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20F11015"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and </w:t>
      </w:r>
      <w:r>
        <w:t>Cameron N. Riviere</w:t>
      </w:r>
      <w:r w:rsidR="0037551B">
        <w:t xml:space="preserve">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77C2083C"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 xml:space="preserve">At this point it seems unlikely that EMT will become a mass market technology, but </w:t>
      </w:r>
      <w:r w:rsidR="00F76FF8">
        <w:t>there is no practical alternative in some</w:t>
      </w:r>
      <w:r w:rsidR="00832F8E">
        <w:t xml:space="preserve"> uses </w:t>
      </w:r>
      <w:r w:rsidR="00F76FF8">
        <w:t>such as surgical guidance.</w:t>
      </w:r>
    </w:p>
    <w:p w14:paraId="7AC67D17" w14:textId="5953B779" w:rsidR="00832F8E"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many manufacturers and many many academic research projects, with varying </w:t>
      </w:r>
      <w:r w:rsidR="00ED4EEE">
        <w:t>s</w:t>
      </w:r>
      <w:r w:rsidR="00F23637">
        <w:t>ophistication. Each time it has been necessary to rediscover the art of EMTs. This is a clear opportunity for open source EMT codes and open EMT hardware designs.</w:t>
      </w:r>
      <w:r w:rsidR="00162520">
        <w:t xml:space="preserve"> </w:t>
      </w:r>
    </w:p>
    <w:p w14:paraId="64F05B64" w14:textId="69C2ED31" w:rsidR="00DC0F20" w:rsidRDefault="001B68C8" w:rsidP="00490134">
      <w:pPr>
        <w:pStyle w:val="Text"/>
      </w:pPr>
      <w:r>
        <w:t>We have developed the</w:t>
      </w:r>
      <w:r w:rsidR="00DC0F20">
        <w:t xml:space="preserve"> ILEMT (In-Loop Electro</w:t>
      </w:r>
      <w:r w:rsidR="00F76FF8">
        <w:t>-</w:t>
      </w:r>
      <w:r w:rsidR="00DC0F20">
        <w:t>Magnetic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use, the primary focus is on measurement speed and low noise</w:t>
      </w:r>
      <w:r w:rsidR="007E490F">
        <w:t>, which is achieved in the</w:t>
      </w:r>
      <w:r w:rsidR="00DC0F20">
        <w:t xml:space="preserve"> hardware design</w:t>
      </w:r>
      <w:r w:rsidR="00A97A84">
        <w:t xml:space="preserve">, </w:t>
      </w:r>
      <w:r w:rsidR="007E490F">
        <w:t>and not by calibration</w:t>
      </w:r>
      <w:r w:rsidR="00A97A84">
        <w:t xml:space="preserve">. </w:t>
      </w:r>
      <w:r>
        <w:t xml:space="preserve">The </w:t>
      </w:r>
      <w:proofErr w:type="spellStart"/>
      <w:r>
        <w:t>Anser</w:t>
      </w:r>
      <w:proofErr w:type="spellEnd"/>
      <w:r>
        <w:t xml:space="preserve"> EMT project </w:t>
      </w:r>
      <w:r>
        <w:rPr>
          <w:rFonts w:eastAsiaTheme="minorEastAsia"/>
        </w:rPr>
        <w:fldChar w:fldCharType="begin" w:fldLock="1"/>
      </w:r>
      <w:r>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Pr>
          <w:rFonts w:eastAsiaTheme="minorEastAsia"/>
        </w:rPr>
        <w:fldChar w:fldCharType="separate"/>
      </w:r>
      <w:r w:rsidRPr="00F435DA">
        <w:rPr>
          <w:rFonts w:eastAsiaTheme="minorEastAsia"/>
          <w:noProof/>
        </w:rPr>
        <w:t>[3]</w:t>
      </w:r>
      <w:r>
        <w:rPr>
          <w:rFonts w:eastAsiaTheme="minorEastAsia"/>
        </w:rPr>
        <w:fldChar w:fldCharType="end"/>
      </w:r>
      <w:r>
        <w:rPr>
          <w:rFonts w:eastAsiaTheme="minorEastAsia"/>
        </w:rPr>
        <w:t>, concurrent with our work,</w:t>
      </w:r>
      <w:r>
        <w:t xml:space="preserve"> is another open design EMT.</w:t>
      </w:r>
      <w:r w:rsidR="0051293D">
        <w:t xml:space="preserve"> Although we expect that ILEMT and </w:t>
      </w:r>
      <w:proofErr w:type="spellStart"/>
      <w:r w:rsidR="0051293D">
        <w:t>Anser</w:t>
      </w:r>
      <w:proofErr w:type="spellEnd"/>
      <w:r w:rsidR="0051293D">
        <w:t xml:space="preserve"> calibration codes will be useful for other EMT efforts, much additional work is needed in areas such as real-time signal processing, </w:t>
      </w:r>
      <w:r w:rsidR="00850A01">
        <w:t>generality, documentation</w:t>
      </w:r>
      <w:r w:rsidR="00BC75EC">
        <w:t>,</w:t>
      </w:r>
      <w:r w:rsidR="00850A01">
        <w:t xml:space="preserve"> and software packaging.</w:t>
      </w:r>
    </w:p>
    <w:p w14:paraId="3252AC55" w14:textId="1CC84189" w:rsidR="00DC0F20" w:rsidRDefault="00DC0F20" w:rsidP="00490134">
      <w:pPr>
        <w:pStyle w:val="Text"/>
        <w:rPr>
          <w:rFonts w:eastAsiaTheme="minorEastAsia"/>
        </w:rPr>
      </w:pPr>
      <w:r>
        <w:t xml:space="preserve"> </w:t>
      </w:r>
      <w:r w:rsidR="00486F37">
        <w:t>An EMT</w:t>
      </w:r>
      <w:r>
        <w:t xml:space="preserve">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 xml:space="preserve">This </w:t>
      </w:r>
      <w:r w:rsidR="00ED4EEE">
        <w:t>measurement has</w:t>
      </w:r>
      <w:r w:rsidR="006001E6">
        <w:t xml:space="preserve"> 6 DOF (</w:t>
      </w:r>
      <w:r w:rsidR="006001E6" w:rsidRPr="006001E6">
        <w:t>Degree</w:t>
      </w:r>
      <w:r w:rsidR="00ED4EEE">
        <w:t>s</w:t>
      </w:r>
      <w:r w:rsidR="006001E6" w:rsidRPr="006001E6">
        <w:t xml:space="preserve"> </w:t>
      </w:r>
      <w:proofErr w:type="gramStart"/>
      <w:r w:rsidR="006001E6" w:rsidRPr="006001E6">
        <w:t>Of</w:t>
      </w:r>
      <w:proofErr w:type="gramEnd"/>
      <w:r w:rsidR="006001E6" w:rsidRPr="006001E6">
        <w:t xml:space="preserve"> Freedom</w:t>
      </w:r>
      <w:r w:rsidR="006001E6">
        <w: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w:t>
      </w:r>
      <w:r w:rsidR="00A801B2">
        <w:rPr>
          <w:rFonts w:eastAsiaTheme="minorEastAsia"/>
        </w:rPr>
        <w:t>We assume without loss of generality</w:t>
      </w:r>
      <w:r w:rsidR="00A801B2">
        <w:t xml:space="preserve"> that</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780AE9B0"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w:t>
      </w:r>
      <w:r w:rsidRPr="00A97A84">
        <w:rPr>
          <w:rStyle w:val="TextChar"/>
        </w:rPr>
        <w:lastRenderedPageBreak/>
        <w:t>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CB5635"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w:t>
      </w:r>
      <w:proofErr w:type="gramStart"/>
      <w:r>
        <w:t>norm</w:t>
      </w:r>
      <w:r>
        <w:rPr>
          <w:rFonts w:eastAsiaTheme="minorEastAsia"/>
        </w:rPr>
        <w:t>:</w:t>
      </w:r>
      <w:proofErr w:type="gramEnd"/>
    </w:p>
    <w:p w14:paraId="12C76FEB" w14:textId="5E434274" w:rsidR="00D55789" w:rsidRDefault="00CB5635"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0FC7E82C"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w:t>
      </w:r>
      <w:r>
        <w:t xml:space="preserve">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C5605F" w:rsidRPr="00E331BF">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72E16CC3"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6518A54B"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 w:name="_Ref90634266"/>
      <w:r>
        <w:rPr>
          <w:rFonts w:eastAsiaTheme="minorEastAsia"/>
        </w:rPr>
        <w:t>Output correction</w:t>
      </w:r>
      <w:bookmarkEnd w:id="1"/>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64065756"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is usually </w:t>
      </w:r>
      <w:r>
        <w:rPr>
          <w:rFonts w:eastAsiaTheme="minorEastAsia"/>
        </w:rPr>
        <w:lastRenderedPageBreak/>
        <w:t xml:space="preserve">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sidRPr="002D0E3F">
        <w:rPr>
          <w:rFonts w:eastAsiaTheme="minorEastAsia"/>
        </w:rPr>
        <w:t xml:space="preserve"> </w:t>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46C441E4"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55EB40D3"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CB5635"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CB5635"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15C0F627"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ins w:id="2" w:author=" " w:date="2021-12-22T18:01:00Z">
        <w:r w:rsidR="00706E45" w:rsidRPr="008C08E1">
          <w:t xml:space="preserve">Fig. </w:t>
        </w:r>
        <w:r w:rsidR="00706E45">
          <w:rPr>
            <w:noProof/>
          </w:rPr>
          <w:t>2</w:t>
        </w:r>
      </w:ins>
      <w:del w:id="3" w:author=" " w:date="2021-12-22T18:01:00Z">
        <w:r w:rsidR="00AB500A" w:rsidRPr="008C08E1" w:rsidDel="00706E45">
          <w:delText xml:space="preserve">Fig. </w:delText>
        </w:r>
        <w:r w:rsidR="00AB500A" w:rsidDel="00706E45">
          <w:rPr>
            <w:noProof/>
          </w:rPr>
          <w:delText>2</w:delText>
        </w:r>
      </w:del>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ins w:id="4" w:author=" " w:date="2021-12-22T18:01:00Z">
        <w:r w:rsidR="00706E45" w:rsidRPr="00706E45">
          <w:rPr>
            <w:rPrChange w:id="5" w:author=" " w:date="2021-12-22T18:01:00Z">
              <w:rPr>
                <w:sz w:val="16"/>
                <w:szCs w:val="16"/>
              </w:rPr>
            </w:rPrChange>
          </w:rPr>
          <w:t xml:space="preserve">Fig. </w:t>
        </w:r>
        <w:r w:rsidR="00706E45" w:rsidRPr="00706E45">
          <w:rPr>
            <w:noProof/>
            <w:rPrChange w:id="6" w:author=" " w:date="2021-12-22T18:01:00Z">
              <w:rPr>
                <w:noProof/>
                <w:sz w:val="16"/>
                <w:szCs w:val="16"/>
              </w:rPr>
            </w:rPrChange>
          </w:rPr>
          <w:t>3</w:t>
        </w:r>
      </w:ins>
      <w:del w:id="7" w:author=" " w:date="2021-12-22T18:01:00Z">
        <w:r w:rsidR="00AB500A" w:rsidRPr="00AB500A" w:rsidDel="00706E45">
          <w:delText xml:space="preserve">Fig. </w:delText>
        </w:r>
        <w:r w:rsidR="00AB500A" w:rsidRPr="00AB500A" w:rsidDel="00706E45">
          <w:rPr>
            <w:noProof/>
          </w:rPr>
          <w:delText>3</w:delText>
        </w:r>
      </w:del>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The complete representation for a pose is </w:t>
      </w:r>
      <w:r>
        <w:rPr>
          <w:rFonts w:eastAsiaTheme="minorEastAsia"/>
        </w:rPr>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2E921FB" w:rsidR="00AF21EB" w:rsidRDefault="00AF21EB" w:rsidP="00C17B59">
            <w:pPr>
              <w:pStyle w:val="Text"/>
              <w:ind w:firstLine="0"/>
              <w:jc w:val="right"/>
            </w:pPr>
            <w:bookmarkStart w:id="8" w:name="_Ref84522737"/>
            <w:r>
              <w:t>(</w:t>
            </w:r>
            <w:fldSimple w:instr=" SEQ Equation \* ARABIC ">
              <w:r w:rsidR="00706E45">
                <w:rPr>
                  <w:noProof/>
                </w:rPr>
                <w:t>1</w:t>
              </w:r>
            </w:fldSimple>
            <w:r>
              <w:t>)</w:t>
            </w:r>
            <w:bookmarkEnd w:id="8"/>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FE75C11" w:rsidR="00F373EC" w:rsidRPr="00EE787D" w:rsidRDefault="00F6118C" w:rsidP="00490134">
      <w:pPr>
        <w:pStyle w:val="Text"/>
      </w:pPr>
      <w:r>
        <w:t xml:space="preserve">One way to appreciate the challenge of measurement modelling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0DDEE9D2" w:rsidR="001B6D27" w:rsidRDefault="00B971B0" w:rsidP="00807A9A">
      <w:pPr>
        <w:pStyle w:val="Text"/>
      </w:pPr>
      <w:r>
        <w:rPr>
          <w:noProof/>
        </w:rPr>
        <mc:AlternateContent>
          <mc:Choice Requires="wpc">
            <w:drawing>
              <wp:anchor distT="0" distB="0" distL="114300" distR="114300" simplePos="0" relativeHeight="251675648" behindDoc="0" locked="0" layoutInCell="1" allowOverlap="0" wp14:anchorId="39DEA1BF" wp14:editId="0253F7FF">
                <wp:simplePos x="0" y="0"/>
                <wp:positionH relativeFrom="margin">
                  <wp:align>right</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A4B1C2E" w:rsidR="0073062D" w:rsidRPr="0040237A" w:rsidRDefault="0073062D" w:rsidP="0073062D">
                              <w:pPr>
                                <w:pStyle w:val="FigureCaption"/>
                                <w:rPr>
                                  <w:rFonts w:ascii="Cambria Math" w:hAnsi="Cambria Math"/>
                                  <w:i/>
                                  <w:sz w:val="20"/>
                                  <w:szCs w:val="20"/>
                                </w:rPr>
                              </w:pPr>
                              <w:bookmarkStart w:id="9" w:name="_Ref400011857"/>
                              <w:r w:rsidRPr="008C08E1">
                                <w:t xml:space="preserve">Fig. </w:t>
                              </w:r>
                              <w:fldSimple w:instr=" SEQ Figure \* ARABIC ">
                                <w:r w:rsidR="00706E45">
                                  <w:rPr>
                                    <w:noProof/>
                                  </w:rPr>
                                  <w:t>1</w:t>
                                </w:r>
                              </w:fldSimple>
                              <w:bookmarkEnd w:id="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01.5pt;margin-top:0;width:252.7pt;height:171.35pt;z-index:251675648;mso-position-horizontal:right;mso-position-horizontal-relative:margin;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A4B1C2E" w:rsidR="0073062D" w:rsidRPr="0040237A" w:rsidRDefault="0073062D" w:rsidP="0073062D">
                        <w:pPr>
                          <w:pStyle w:val="FigureCaption"/>
                          <w:rPr>
                            <w:rFonts w:ascii="Cambria Math" w:hAnsi="Cambria Math"/>
                            <w:i/>
                            <w:sz w:val="20"/>
                            <w:szCs w:val="20"/>
                          </w:rPr>
                        </w:pPr>
                        <w:bookmarkStart w:id="10" w:name="_Ref400011857"/>
                        <w:r w:rsidRPr="008C08E1">
                          <w:t xml:space="preserve">Fig. </w:t>
                        </w:r>
                        <w:fldSimple w:instr=" SEQ Figure \* ARABIC ">
                          <w:r w:rsidR="00706E45">
                            <w:rPr>
                              <w:noProof/>
                            </w:rPr>
                            <w:t>1</w:t>
                          </w:r>
                        </w:fldSimple>
                        <w:bookmarkEnd w:id="10"/>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x="margin" anchory="margin"/>
              </v:group>
            </w:pict>
          </mc:Fallback>
        </mc:AlternateContent>
      </w:r>
      <w:r w:rsidR="001B6D27">
        <w:t>The dipole is the simplest physical model for the</w:t>
      </w:r>
      <w:r w:rsidR="002500BE">
        <w:t xml:space="preserve"> source magnetic</w:t>
      </w:r>
      <w:r w:rsidR="001B6D27">
        <w:t xml:space="preserve"> field</w:t>
      </w:r>
      <w:r w:rsidR="002500BE">
        <w:t>, yet</w:t>
      </w:r>
      <w:r w:rsidR="001B6D27">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2D0F5552"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ins w:id="11" w:author=" " w:date="2021-12-22T18:01:00Z">
        <w:r w:rsidR="00706E45" w:rsidRPr="008C08E1">
          <w:t xml:space="preserve">Fig. </w:t>
        </w:r>
        <w:r w:rsidR="00706E45">
          <w:rPr>
            <w:noProof/>
          </w:rPr>
          <w:t>1</w:t>
        </w:r>
      </w:ins>
      <w:del w:id="12" w:author=" " w:date="2021-12-22T18:01:00Z">
        <w:r w:rsidR="00AB500A" w:rsidRPr="008C08E1" w:rsidDel="00706E45">
          <w:delText xml:space="preserve">Fig. </w:delText>
        </w:r>
        <w:r w:rsidR="00AB500A" w:rsidDel="00706E45">
          <w:rPr>
            <w:noProof/>
          </w:rPr>
          <w:delText>1</w:delText>
        </w:r>
      </w:del>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7947982" w:rsidR="004D5B7E" w:rsidRPr="004D5B7E" w:rsidRDefault="004D5B7E" w:rsidP="004D5B7E">
            <w:pPr>
              <w:pStyle w:val="Caption"/>
              <w:keepNext/>
              <w:jc w:val="right"/>
              <w:rPr>
                <w:rFonts w:ascii="Times New Roman" w:hAnsi="Times New Roman" w:cs="Times New Roman"/>
                <w:b w:val="0"/>
                <w:bCs w:val="0"/>
                <w:sz w:val="20"/>
                <w:szCs w:val="20"/>
              </w:rPr>
            </w:pPr>
            <w:bookmarkStart w:id="13"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706E45">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13"/>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CB5635"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F690532" w:rsidR="004D5B7E" w:rsidRPr="004D5B7E" w:rsidRDefault="004D5B7E" w:rsidP="004D5B7E">
            <w:pPr>
              <w:pStyle w:val="Text"/>
              <w:ind w:firstLine="0"/>
              <w:jc w:val="right"/>
            </w:pPr>
            <w:bookmarkStart w:id="14" w:name="_Ref84431633"/>
            <w:r w:rsidRPr="004D5B7E">
              <w:t>(</w:t>
            </w:r>
            <w:fldSimple w:instr=" SEQ Equation \* ARABIC ">
              <w:r w:rsidR="00706E45">
                <w:rPr>
                  <w:noProof/>
                </w:rPr>
                <w:t>3</w:t>
              </w:r>
            </w:fldSimple>
            <w:r w:rsidRPr="004D5B7E">
              <w:t>)</w:t>
            </w:r>
            <w:bookmarkEnd w:id="14"/>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lastRenderedPageBreak/>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CB5635"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1DDF13F8" w:rsidR="0058538F" w:rsidRPr="00D205A5" w:rsidRDefault="0058538F" w:rsidP="0058538F">
                              <w:pPr>
                                <w:pStyle w:val="FigureCaption"/>
                              </w:pPr>
                              <w:bookmarkStart w:id="15" w:name="_Ref84433500"/>
                              <w:r w:rsidRPr="008C08E1">
                                <w:t xml:space="preserve">Fig. </w:t>
                              </w:r>
                              <w:fldSimple w:instr=" SEQ Figure \* ARABIC ">
                                <w:r w:rsidR="00706E45">
                                  <w:rPr>
                                    <w:noProof/>
                                  </w:rPr>
                                  <w:t>2</w:t>
                                </w:r>
                              </w:fldSimple>
                              <w:bookmarkEnd w:id="15"/>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CB5635"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CB5635"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CB5635"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CB5635"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DDF13F8" w:rsidR="0058538F" w:rsidRPr="00D205A5" w:rsidRDefault="0058538F" w:rsidP="0058538F">
                        <w:pPr>
                          <w:pStyle w:val="FigureCaption"/>
                        </w:pPr>
                        <w:bookmarkStart w:id="16" w:name="_Ref84433500"/>
                        <w:r w:rsidRPr="008C08E1">
                          <w:t xml:space="preserve">Fig. </w:t>
                        </w:r>
                        <w:fldSimple w:instr=" SEQ Figure \* ARABIC ">
                          <w:r w:rsidR="00706E45">
                            <w:rPr>
                              <w:noProof/>
                            </w:rPr>
                            <w:t>2</w:t>
                          </w:r>
                        </w:fldSimple>
                        <w:bookmarkEnd w:id="16"/>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CB5635"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CB5635"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CB5635"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CB5635"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A89D318" w:rsidR="00E82CE9" w:rsidRDefault="00E82CE9" w:rsidP="00E82CE9">
            <w:pPr>
              <w:pStyle w:val="Text"/>
              <w:ind w:firstLine="0"/>
              <w:jc w:val="right"/>
              <w:rPr>
                <w:bCs/>
              </w:rPr>
            </w:pPr>
            <w:bookmarkStart w:id="17" w:name="_Ref84526760"/>
            <w:bookmarkStart w:id="18" w:name="_Ref84526756"/>
            <w:r>
              <w:t>(</w:t>
            </w:r>
            <w:fldSimple w:instr=" SEQ Equation \* ARABIC ">
              <w:r w:rsidR="00706E45">
                <w:rPr>
                  <w:noProof/>
                </w:rPr>
                <w:t>4</w:t>
              </w:r>
            </w:fldSimple>
            <w:bookmarkEnd w:id="17"/>
            <w:r>
              <w:t>)</w:t>
            </w:r>
            <w:bookmarkEnd w:id="18"/>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0BBF18FF"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ins w:id="19" w:author=" " w:date="2021-12-22T18:01:00Z">
        <w:r w:rsidR="00706E45" w:rsidRPr="004D5B7E">
          <w:t>(</w:t>
        </w:r>
        <w:r w:rsidR="00706E45" w:rsidRPr="00706E45">
          <w:rPr>
            <w:noProof/>
            <w:rPrChange w:id="20" w:author=" " w:date="2021-12-22T18:01:00Z">
              <w:rPr>
                <w:b/>
                <w:bCs/>
                <w:noProof/>
              </w:rPr>
            </w:rPrChange>
          </w:rPr>
          <w:t>2</w:t>
        </w:r>
        <w:r w:rsidR="00706E45" w:rsidRPr="004D5B7E">
          <w:t>)</w:t>
        </w:r>
      </w:ins>
      <w:del w:id="21" w:author=" " w:date="2021-12-22T18:01:00Z">
        <w:r w:rsidR="00AB500A" w:rsidRPr="004D5B7E" w:rsidDel="00706E45">
          <w:delText>(</w:delText>
        </w:r>
        <w:r w:rsidR="00AB500A" w:rsidRPr="00AB500A" w:rsidDel="00706E45">
          <w:rPr>
            <w:noProof/>
          </w:rPr>
          <w:delText>2</w:delText>
        </w:r>
        <w:r w:rsidR="00AB500A" w:rsidRPr="004D5B7E" w:rsidDel="00706E45">
          <w:delText>)</w:delText>
        </w:r>
      </w:del>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ins w:id="22" w:author=" " w:date="2021-12-22T18:01:00Z">
        <w:r w:rsidR="00706E45" w:rsidRPr="004D5B7E">
          <w:t>(</w:t>
        </w:r>
        <w:r w:rsidR="00706E45">
          <w:rPr>
            <w:noProof/>
          </w:rPr>
          <w:t>3</w:t>
        </w:r>
        <w:r w:rsidR="00706E45" w:rsidRPr="004D5B7E">
          <w:t>)</w:t>
        </w:r>
      </w:ins>
      <w:del w:id="23" w:author=" " w:date="2021-12-22T18:01:00Z">
        <w:r w:rsidR="00AB500A" w:rsidRPr="004D5B7E" w:rsidDel="00706E45">
          <w:delText>(</w:delText>
        </w:r>
        <w:r w:rsidR="00AB500A" w:rsidDel="00706E45">
          <w:rPr>
            <w:noProof/>
          </w:rPr>
          <w:delText>3</w:delText>
        </w:r>
        <w:r w:rsidR="00AB500A" w:rsidRPr="004D5B7E" w:rsidDel="00706E45">
          <w:delText>)</w:delText>
        </w:r>
      </w:del>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ins w:id="24" w:author=" " w:date="2021-12-22T18:01:00Z">
        <w:r w:rsidR="00706E45" w:rsidRPr="008C08E1">
          <w:t xml:space="preserve">Fig. </w:t>
        </w:r>
        <w:r w:rsidR="00706E45">
          <w:rPr>
            <w:noProof/>
          </w:rPr>
          <w:t>2</w:t>
        </w:r>
      </w:ins>
      <w:del w:id="25" w:author=" " w:date="2021-12-22T18:01:00Z">
        <w:r w:rsidR="00AB500A" w:rsidRPr="008C08E1" w:rsidDel="00706E45">
          <w:delText xml:space="preserve">Fig. </w:delText>
        </w:r>
        <w:r w:rsidR="00AB500A" w:rsidDel="00706E45">
          <w:rPr>
            <w:noProof/>
          </w:rPr>
          <w:delText>2</w:delText>
        </w:r>
      </w:del>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26" w:name="_Ref84437640"/>
      <w:r>
        <w:t>Fixture transforms</w:t>
      </w:r>
      <w:bookmarkEnd w:id="26"/>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w:t>
      </w:r>
      <w:r w:rsidR="00A3534F">
        <w:t>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CB5635"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1EFBA9AC" w:rsidR="00050FB8" w:rsidRDefault="00050FB8" w:rsidP="00050FB8">
            <w:pPr>
              <w:pStyle w:val="Text"/>
              <w:ind w:firstLine="0"/>
              <w:jc w:val="right"/>
            </w:pPr>
            <w:bookmarkStart w:id="27" w:name="_Ref84519268"/>
            <w:r>
              <w:t>(</w:t>
            </w:r>
            <w:fldSimple w:instr=" SEQ Equation \* ARABIC ">
              <w:r w:rsidR="00706E45">
                <w:rPr>
                  <w:noProof/>
                </w:rPr>
                <w:t>5</w:t>
              </w:r>
            </w:fldSimple>
            <w:r>
              <w:t>)</w:t>
            </w:r>
            <w:bookmarkEnd w:id="27"/>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28" w:name="_Ref85736636"/>
      <w:r>
        <w:t xml:space="preserve">Optimization </w:t>
      </w:r>
      <w:r w:rsidR="0041579F">
        <w:t>constraints</w:t>
      </w:r>
      <w:bookmarkEnd w:id="28"/>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CB5635"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CB5635"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E4FC93B" w:rsidR="00CB2B43" w:rsidRDefault="00CB2B43" w:rsidP="00CB2B43">
            <w:pPr>
              <w:pStyle w:val="Text"/>
              <w:ind w:firstLine="0"/>
              <w:jc w:val="right"/>
            </w:pPr>
            <w:bookmarkStart w:id="29" w:name="_Ref84440554"/>
            <w:r>
              <w:t>(</w:t>
            </w:r>
            <w:fldSimple w:instr=" SEQ Equation \* ARABIC ">
              <w:r w:rsidR="00706E45">
                <w:rPr>
                  <w:noProof/>
                </w:rPr>
                <w:t>6</w:t>
              </w:r>
            </w:fldSimple>
            <w:r>
              <w:t>)</w:t>
            </w:r>
            <w:bookmarkEnd w:id="29"/>
          </w:p>
        </w:tc>
      </w:tr>
      <w:tr w:rsidR="00CB2B43" w14:paraId="406FB74D" w14:textId="77777777" w:rsidTr="00CB2B43">
        <w:trPr>
          <w:trHeight w:val="305"/>
        </w:trPr>
        <w:tc>
          <w:tcPr>
            <w:tcW w:w="4410" w:type="dxa"/>
          </w:tcPr>
          <w:p w14:paraId="25BD783D" w14:textId="7B0357AB" w:rsidR="00CB2B43" w:rsidRDefault="00CB5635"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CB5635"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CB5635"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78804594"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706E45">
        <w:t>(</w:t>
      </w:r>
      <w:r w:rsidR="00706E45">
        <w:rPr>
          <w:noProof/>
        </w:rPr>
        <w:t>6</w:t>
      </w:r>
      <w:r w:rsidR="00706E4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30" w:name="_Ref85736573"/>
      <w:r>
        <w:t>Pose solution and</w:t>
      </w:r>
      <w:r w:rsidR="0019790A">
        <w:t xml:space="preserve"> error correction</w:t>
      </w:r>
      <w:bookmarkEnd w:id="30"/>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w:t>
      </w:r>
      <w:r>
        <w:lastRenderedPageBreak/>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7AA1DE03"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154AE3">
        <w:t>, §</w:t>
      </w:r>
      <w:r w:rsidR="00C7616D">
        <w:fldChar w:fldCharType="begin"/>
      </w:r>
      <w:r w:rsidR="00C7616D">
        <w:instrText xml:space="preserve"> REF _Ref90634266 \r \h </w:instrText>
      </w:r>
      <w:r w:rsidR="00C7616D">
        <w:fldChar w:fldCharType="separate"/>
      </w:r>
      <w:r w:rsidR="00706E45">
        <w:t>III.C</w:t>
      </w:r>
      <w:r w:rsidR="00C7616D">
        <w:fldChar w:fldCharType="end"/>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CB5635"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CB5635"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6891BEE5"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D502A0">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3]","plainTextFormattedCitation":"[23]","previouslyFormattedCitation":"[23]"},"properties":{"noteIndex":0},"schema":"https://github.com/citation-style-language/schema/raw/master/csl-citation.json"}</w:instrText>
      </w:r>
      <w:r w:rsidR="00025757">
        <w:fldChar w:fldCharType="separate"/>
      </w:r>
      <w:r w:rsidR="00D502A0" w:rsidRPr="00D502A0">
        <w:rPr>
          <w:noProof/>
        </w:rPr>
        <w:t>[23]</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5C8B9A84"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ins w:id="31" w:author=" " w:date="2021-12-22T18:01:00Z">
        <w:r w:rsidR="00706E45" w:rsidRPr="00706E45">
          <w:rPr>
            <w:rPrChange w:id="32" w:author=" " w:date="2021-12-22T18:01:00Z">
              <w:rPr>
                <w:sz w:val="16"/>
                <w:szCs w:val="16"/>
              </w:rPr>
            </w:rPrChange>
          </w:rPr>
          <w:t xml:space="preserve">Fig. </w:t>
        </w:r>
        <w:r w:rsidR="00706E45" w:rsidRPr="00706E45">
          <w:rPr>
            <w:noProof/>
            <w:rPrChange w:id="33" w:author=" " w:date="2021-12-22T18:01:00Z">
              <w:rPr>
                <w:noProof/>
                <w:sz w:val="16"/>
                <w:szCs w:val="16"/>
              </w:rPr>
            </w:rPrChange>
          </w:rPr>
          <w:t>3</w:t>
        </w:r>
      </w:ins>
      <w:del w:id="34" w:author=" " w:date="2021-12-22T18:01:00Z">
        <w:r w:rsidR="00AB500A" w:rsidRPr="00AB500A" w:rsidDel="00706E45">
          <w:delText xml:space="preserve">Fig. </w:delText>
        </w:r>
        <w:r w:rsidR="00AB500A" w:rsidRPr="00AB500A" w:rsidDel="00706E45">
          <w:rPr>
            <w:noProof/>
          </w:rPr>
          <w:delText>3</w:delText>
        </w:r>
      </w:del>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55225C6" w:rsidR="00A905FE" w:rsidRPr="00206520" w:rsidRDefault="00050FB8" w:rsidP="00A905FE">
                              <w:pPr>
                                <w:jc w:val="both"/>
                                <w:rPr>
                                  <w:rFonts w:ascii="Cambria Math" w:hAnsi="Cambria Math"/>
                                  <w:i/>
                                  <w:iCs/>
                                </w:rPr>
                              </w:pPr>
                              <w:bookmarkStart w:id="35"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706E45">
                                <w:rPr>
                                  <w:noProof/>
                                  <w:sz w:val="16"/>
                                  <w:szCs w:val="16"/>
                                </w:rPr>
                                <w:t>3</w:t>
                              </w:r>
                              <w:r w:rsidR="002A243E" w:rsidRPr="00C32B67">
                                <w:rPr>
                                  <w:noProof/>
                                  <w:sz w:val="16"/>
                                  <w:szCs w:val="16"/>
                                </w:rPr>
                                <w:fldChar w:fldCharType="end"/>
                              </w:r>
                              <w:bookmarkEnd w:id="35"/>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CB5635"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CB5635"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CB5635"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CB5635"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55225C6" w:rsidR="00A905FE" w:rsidRPr="00206520" w:rsidRDefault="00050FB8" w:rsidP="00A905FE">
                        <w:pPr>
                          <w:jc w:val="both"/>
                          <w:rPr>
                            <w:rFonts w:ascii="Cambria Math" w:hAnsi="Cambria Math"/>
                            <w:i/>
                            <w:iCs/>
                          </w:rPr>
                        </w:pPr>
                        <w:bookmarkStart w:id="3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706E45">
                          <w:rPr>
                            <w:noProof/>
                            <w:sz w:val="16"/>
                            <w:szCs w:val="16"/>
                          </w:rPr>
                          <w:t>3</w:t>
                        </w:r>
                        <w:r w:rsidR="002A243E" w:rsidRPr="00C32B67">
                          <w:rPr>
                            <w:noProof/>
                            <w:sz w:val="16"/>
                            <w:szCs w:val="16"/>
                          </w:rPr>
                          <w:fldChar w:fldCharType="end"/>
                        </w:r>
                        <w:bookmarkEnd w:id="3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CB5635"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CB5635"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CB5635"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CB5635"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F8FEE46" w:rsidR="002C6C8E" w:rsidRDefault="00DE5FA4" w:rsidP="003A03D3">
            <w:pPr>
              <w:pStyle w:val="Text"/>
              <w:ind w:firstLine="0"/>
              <w:jc w:val="right"/>
            </w:pPr>
            <w:bookmarkStart w:id="37" w:name="_Ref91080390"/>
            <w:r>
              <w:t>(</w:t>
            </w:r>
            <w:r w:rsidR="00CB5635">
              <w:fldChar w:fldCharType="begin"/>
            </w:r>
            <w:r w:rsidR="00CB5635">
              <w:instrText xml:space="preserve"> SEQ Equation \* ARABIC </w:instrText>
            </w:r>
            <w:r w:rsidR="00CB5635">
              <w:fldChar w:fldCharType="separate"/>
            </w:r>
            <w:r w:rsidR="00706E45">
              <w:rPr>
                <w:noProof/>
              </w:rPr>
              <w:t>7</w:t>
            </w:r>
            <w:r w:rsidR="00CB5635">
              <w:rPr>
                <w:noProof/>
              </w:rPr>
              <w:fldChar w:fldCharType="end"/>
            </w:r>
            <w:r>
              <w:t>)</w:t>
            </w:r>
            <w:bookmarkEnd w:id="37"/>
          </w:p>
        </w:tc>
      </w:tr>
    </w:tbl>
    <w:p w14:paraId="22FA7260" w14:textId="77777777" w:rsidR="002C6C8E" w:rsidRPr="002C6C8E" w:rsidRDefault="002C6C8E" w:rsidP="00050FB8">
      <w:pPr>
        <w:pStyle w:val="Text"/>
      </w:pPr>
    </w:p>
    <w:p w14:paraId="7F8728DD" w14:textId="4C78204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706E45">
        <w:t>(</w:t>
      </w:r>
      <w:r w:rsidR="00706E45">
        <w:rPr>
          <w:noProof/>
        </w:rPr>
        <w:t>1</w:t>
      </w:r>
      <w:r w:rsidR="00706E4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3D13C7BC"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ins w:id="38" w:author=" " w:date="2021-12-22T18:01:00Z">
        <w:r w:rsidR="00706E45" w:rsidRPr="00706E45">
          <w:rPr>
            <w:rPrChange w:id="39" w:author=" " w:date="2021-12-22T18:01:00Z">
              <w:rPr>
                <w:sz w:val="16"/>
                <w:szCs w:val="16"/>
              </w:rPr>
            </w:rPrChange>
          </w:rPr>
          <w:t xml:space="preserve">Fig. </w:t>
        </w:r>
        <w:r w:rsidR="00706E45" w:rsidRPr="00706E45">
          <w:rPr>
            <w:noProof/>
            <w:rPrChange w:id="40" w:author=" " w:date="2021-12-22T18:01:00Z">
              <w:rPr>
                <w:noProof/>
                <w:sz w:val="16"/>
                <w:szCs w:val="16"/>
              </w:rPr>
            </w:rPrChange>
          </w:rPr>
          <w:t>3</w:t>
        </w:r>
      </w:ins>
      <w:del w:id="41" w:author=" " w:date="2021-12-22T18:01:00Z">
        <w:r w:rsidR="00AB500A" w:rsidRPr="00AB500A" w:rsidDel="00706E45">
          <w:delText xml:space="preserve">Fig. </w:delText>
        </w:r>
        <w:r w:rsidR="00AB500A" w:rsidRPr="00AB500A" w:rsidDel="00706E45">
          <w:rPr>
            <w:noProof/>
          </w:rPr>
          <w:delText>3</w:delText>
        </w:r>
      </w:del>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706E45">
        <w:t>(</w:t>
      </w:r>
      <w:r w:rsidR="00706E45">
        <w:rPr>
          <w:noProof/>
        </w:rPr>
        <w:t>5</w:t>
      </w:r>
      <w:r w:rsidR="00706E4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CB5635"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30E5E7A5" w:rsidR="001C711E" w:rsidRDefault="001C711E" w:rsidP="001C711E">
            <w:pPr>
              <w:jc w:val="right"/>
              <w:rPr>
                <w:b/>
                <w:bCs/>
                <w:iCs/>
              </w:rPr>
            </w:pPr>
            <w:bookmarkStart w:id="42" w:name="_Ref85733594"/>
            <w:bookmarkStart w:id="43" w:name="_Ref85734533"/>
            <w:r>
              <w:rPr>
                <w:b/>
                <w:bCs/>
                <w:iCs/>
              </w:rPr>
              <w:t>(</w:t>
            </w:r>
            <w:fldSimple w:instr=" SEQ Equation \* ARABIC ">
              <w:r w:rsidR="00706E45">
                <w:rPr>
                  <w:noProof/>
                </w:rPr>
                <w:t>8</w:t>
              </w:r>
            </w:fldSimple>
            <w:bookmarkEnd w:id="42"/>
            <w:r>
              <w:t>)</w:t>
            </w:r>
            <w:bookmarkEnd w:id="43"/>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A53505F"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D502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4]"},"properties":{"noteIndex":0},"schema":"https://github.com/citation-style-language/schema/raw/master/csl-citation.json"}</w:instrText>
      </w:r>
      <w:r w:rsidR="001C711E">
        <w:fldChar w:fldCharType="separate"/>
      </w:r>
      <w:r w:rsidR="00D502A0" w:rsidRPr="00D502A0">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CB5635"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1005B7FD"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706E45">
        <w:t>(</w:t>
      </w:r>
      <w:r w:rsidR="00706E45">
        <w:rPr>
          <w:noProof/>
        </w:rPr>
        <w:t>7</w:t>
      </w:r>
      <w:r w:rsidR="00706E4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6CFC554F"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ins w:id="44" w:author=" " w:date="2021-12-22T18:01:00Z">
        <w:r w:rsidR="00706E45">
          <w:rPr>
            <w:b/>
            <w:bCs/>
            <w:iCs/>
          </w:rPr>
          <w:t>(</w:t>
        </w:r>
        <w:r w:rsidR="00706E45">
          <w:rPr>
            <w:noProof/>
          </w:rPr>
          <w:t>8</w:t>
        </w:r>
        <w:r w:rsidR="00706E45">
          <w:t>)</w:t>
        </w:r>
      </w:ins>
      <w:del w:id="45" w:author=" " w:date="2021-12-22T18:01:00Z">
        <w:r w:rsidR="00AB500A" w:rsidDel="00706E45">
          <w:rPr>
            <w:b/>
            <w:bCs/>
            <w:iCs/>
          </w:rPr>
          <w:delText>(</w:delText>
        </w:r>
        <w:r w:rsidR="00AB500A" w:rsidDel="00706E45">
          <w:rPr>
            <w:noProof/>
          </w:rPr>
          <w:delText>8</w:delText>
        </w:r>
        <w:r w:rsidR="00AB500A" w:rsidDel="00706E45">
          <w:delText>)</w:delText>
        </w:r>
      </w:del>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5DFD8E2" w:rsidR="00BB2AB8" w:rsidRDefault="00364B41" w:rsidP="00BB2AB8">
            <w:pPr>
              <w:pStyle w:val="Text"/>
              <w:ind w:firstLine="0"/>
              <w:jc w:val="right"/>
            </w:pPr>
            <w:bookmarkStart w:id="46" w:name="_Ref85714067"/>
            <w:bookmarkStart w:id="47" w:name="_Ref85091451"/>
            <w:r>
              <w:t>(</w:t>
            </w:r>
            <w:fldSimple w:instr=" SEQ Equation \* ARABIC ">
              <w:r w:rsidR="00706E45">
                <w:rPr>
                  <w:noProof/>
                </w:rPr>
                <w:t>9</w:t>
              </w:r>
            </w:fldSimple>
            <w:bookmarkEnd w:id="46"/>
            <w:r>
              <w:t>)</w:t>
            </w:r>
            <w:bookmarkEnd w:id="47"/>
          </w:p>
        </w:tc>
      </w:tr>
    </w:tbl>
    <w:p w14:paraId="27100FAF" w14:textId="2DD8E6F4" w:rsidR="003442EA" w:rsidRDefault="001F022B" w:rsidP="001F022B">
      <w:pPr>
        <w:pStyle w:val="Heading2"/>
      </w:pPr>
      <w:r>
        <w:t>Systematic and random error</w:t>
      </w:r>
    </w:p>
    <w:p w14:paraId="4FAA64DA" w14:textId="24D5E5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 xml:space="preserve">becomes correlated with the </w:t>
      </w:r>
      <w:r w:rsidR="00A038DE">
        <w:rPr>
          <w:bCs/>
        </w:rPr>
        <w:lastRenderedPageBreak/>
        <w:t>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706E45">
        <w:t>(</w:t>
      </w:r>
      <w:r w:rsidR="00706E45">
        <w:rPr>
          <w:noProof/>
        </w:rPr>
        <w:t>9</w:t>
      </w:r>
      <w:r w:rsidR="00706E4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68D38C3D"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w:t>
      </w:r>
    </w:p>
    <w:p w14:paraId="045EF46E" w14:textId="732221EE"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180E9DDB" w:rsidR="005964CE" w:rsidRDefault="005964CE" w:rsidP="005964CE">
                              <w:pPr>
                                <w:pStyle w:val="FigureCaption"/>
                              </w:pPr>
                              <w:bookmarkStart w:id="48" w:name="_Ref84435145"/>
                              <w:r>
                                <w:t xml:space="preserve">Fig. </w:t>
                              </w:r>
                              <w:fldSimple w:instr=" SEQ Figure \* ARABIC ">
                                <w:r w:rsidR="00706E45">
                                  <w:rPr>
                                    <w:noProof/>
                                  </w:rPr>
                                  <w:t>4</w:t>
                                </w:r>
                              </w:fldSimple>
                              <w:bookmarkEnd w:id="48"/>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180E9DDB" w:rsidR="005964CE" w:rsidRDefault="005964CE" w:rsidP="005964CE">
                        <w:pPr>
                          <w:pStyle w:val="FigureCaption"/>
                        </w:pPr>
                        <w:bookmarkStart w:id="49" w:name="_Ref84435145"/>
                        <w:r>
                          <w:t xml:space="preserve">Fig. </w:t>
                        </w:r>
                        <w:fldSimple w:instr=" SEQ Figure \* ARABIC ">
                          <w:r w:rsidR="00706E45">
                            <w:rPr>
                              <w:noProof/>
                            </w:rPr>
                            <w:t>4</w:t>
                          </w:r>
                        </w:fldSimple>
                        <w:bookmarkEnd w:id="49"/>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 xml:space="preserve">Th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706E45">
        <w:t xml:space="preserve">Fig. </w:t>
      </w:r>
      <w:r w:rsidR="00706E45">
        <w:rPr>
          <w:noProof/>
        </w:rPr>
        <w:t>4</w:t>
      </w:r>
      <w:r w:rsidR="00327E13">
        <w:rPr>
          <w:rFonts w:eastAsiaTheme="minorEastAsia"/>
        </w:rPr>
        <w:fldChar w:fldCharType="end"/>
      </w:r>
      <w:r w:rsidR="00327E13">
        <w:rPr>
          <w:rFonts w:eastAsiaTheme="minorEastAsia"/>
        </w:rPr>
        <w:t xml:space="preserve"> calibration stag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XYZ translation and </w:t>
      </w:r>
      <m:oMath>
        <m:r>
          <w:rPr>
            <w:rFonts w:ascii="Cambria Math" w:hAnsi="Cambria Math"/>
            <w:szCs w:val="22"/>
          </w:rPr>
          <m:t>±100°</m:t>
        </m:r>
      </m:oMath>
      <w:r w:rsidR="00327E13">
        <w:rPr>
          <w:bCs/>
          <w:szCs w:val="22"/>
        </w:rPr>
        <w:t xml:space="preserve"> Rz rotation. The</w:t>
      </w:r>
      <w:r w:rsidR="00327E13" w:rsidRPr="00B679B1">
        <w:rPr>
          <w:bCs/>
          <w:szCs w:val="22"/>
        </w:rPr>
        <w:t xml:space="preserve"> components are Parker Daedal 806004CT (Z axis), 310062AT (XY axes), and 20801RT (R</w:t>
      </w:r>
      <w:r w:rsidR="00327E13" w:rsidRPr="00B679B1">
        <w:rPr>
          <w:bCs/>
          <w:szCs w:val="22"/>
          <w:vertAlign w:val="subscript"/>
        </w:rPr>
        <w:t>z</w:t>
      </w:r>
      <w:r w:rsidR="00327E13" w:rsidRPr="00B679B1">
        <w:rPr>
          <w:bCs/>
          <w:szCs w:val="22"/>
        </w:rPr>
        <w:t xml:space="preserve"> axis). These are driven by microstepping motors with optical encoder feedback. To avoid backlash we always approach from the same direction, if </w:t>
      </w:r>
      <w:proofErr w:type="gramStart"/>
      <w:r w:rsidR="00327E13" w:rsidRPr="00B679B1">
        <w:rPr>
          <w:bCs/>
          <w:szCs w:val="22"/>
        </w:rPr>
        <w:t>necessary</w:t>
      </w:r>
      <w:proofErr w:type="gramEnd"/>
      <w:r w:rsidR="00327E13" w:rsidRPr="00B679B1">
        <w:rPr>
          <w:bCs/>
          <w:szCs w:val="22"/>
        </w:rPr>
        <w:t xml:space="preserve">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 xml:space="preserve">µm/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0.7m moment 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327E13" w:rsidRPr="00B679B1">
        <w:rPr>
          <w:bCs/>
          <w:szCs w:val="22"/>
        </w:rPr>
        <w:t xml:space="preserve"> </w:t>
      </w:r>
      <w:r w:rsidR="00327E13" w:rsidRPr="00B679B1">
        <w:rPr>
          <w:rFonts w:cstheme="minorHAnsi"/>
        </w:rPr>
        <w:t xml:space="preserve">µm uncertainty, large enough to significantly degrade 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27E13">
        <w:rPr>
          <w:rFonts w:cstheme="minorHAnsi"/>
          <w:b/>
          <w:bCs/>
        </w:rPr>
        <w:t xml:space="preserve">, </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ins w:id="50" w:author=" " w:date="2021-12-22T18:01:00Z">
        <w:r w:rsidR="00706E45" w:rsidRPr="00706E45">
          <w:rPr>
            <w:rPrChange w:id="51" w:author=" " w:date="2021-12-22T18:01:00Z">
              <w:rPr>
                <w:sz w:val="16"/>
                <w:szCs w:val="16"/>
              </w:rPr>
            </w:rPrChange>
          </w:rPr>
          <w:t xml:space="preserve">Fig. </w:t>
        </w:r>
        <w:r w:rsidR="00706E45" w:rsidRPr="00706E45">
          <w:rPr>
            <w:noProof/>
            <w:rPrChange w:id="52" w:author=" " w:date="2021-12-22T18:01:00Z">
              <w:rPr>
                <w:noProof/>
                <w:sz w:val="16"/>
                <w:szCs w:val="16"/>
              </w:rPr>
            </w:rPrChange>
          </w:rPr>
          <w:t>3</w:t>
        </w:r>
      </w:ins>
      <w:del w:id="53" w:author=" " w:date="2021-12-22T18:01:00Z">
        <w:r w:rsidR="00AB500A" w:rsidRPr="00AB500A" w:rsidDel="00706E45">
          <w:delText xml:space="preserve">Fig. </w:delText>
        </w:r>
        <w:r w:rsidR="00AB500A" w:rsidRPr="00AB500A" w:rsidDel="00706E45">
          <w:rPr>
            <w:noProof/>
          </w:rPr>
          <w:delText>3</w:delText>
        </w:r>
      </w:del>
      <w:r w:rsidR="00327E13" w:rsidRPr="00B679B1">
        <w:rPr>
          <w:rFonts w:cstheme="minorHAnsi"/>
        </w:rPr>
        <w:fldChar w:fldCharType="end"/>
      </w:r>
      <w:r w:rsidR="00327E13">
        <w:rPr>
          <w:rFonts w:cstheme="minorHAnsi"/>
        </w:rPr>
        <w:t>,</w:t>
      </w:r>
      <w:r w:rsidR="00327E13" w:rsidRPr="00B679B1">
        <w:rPr>
          <w:rFonts w:cstheme="minorHAnsi"/>
        </w:rPr>
        <w:t xml:space="preserve"> </w:t>
      </w:r>
      <w:proofErr w:type="spellStart"/>
      <w:r w:rsidR="00327E13" w:rsidRPr="00362010">
        <w:rPr>
          <w:rFonts w:cstheme="minorHAnsi"/>
        </w:rPr>
        <w:t>eqn</w:t>
      </w:r>
      <w:proofErr w:type="spellEnd"/>
      <w:r w:rsidR="00327E13">
        <w:rPr>
          <w:rFonts w:cstheme="minorHAnsi"/>
          <w:b/>
          <w:bCs/>
        </w:rPr>
        <w:t xml:space="preserve"> </w:t>
      </w:r>
      <w:r w:rsidR="00327E13" w:rsidRPr="00B679B1">
        <w:rPr>
          <w:rFonts w:cstheme="minorHAnsi"/>
          <w:b/>
          <w:bCs/>
        </w:rPr>
        <w:t xml:space="preserve"> </w:t>
      </w:r>
      <w:r w:rsidR="00327E13">
        <w:rPr>
          <w:rFonts w:cstheme="minorHAnsi"/>
          <w:b/>
          <w:bCs/>
        </w:rPr>
        <w:fldChar w:fldCharType="begin"/>
      </w:r>
      <w:r w:rsidR="00327E13">
        <w:rPr>
          <w:rFonts w:cstheme="minorHAnsi"/>
          <w:b/>
          <w:bCs/>
        </w:rPr>
        <w:instrText xml:space="preserve"> REF _Ref85733594 \h </w:instrText>
      </w:r>
      <w:r w:rsidR="00327E13">
        <w:rPr>
          <w:rFonts w:cstheme="minorHAnsi"/>
          <w:b/>
          <w:bCs/>
        </w:rPr>
      </w:r>
      <w:r w:rsidR="00327E13">
        <w:rPr>
          <w:rFonts w:cstheme="minorHAnsi"/>
          <w:b/>
          <w:bCs/>
        </w:rPr>
        <w:fldChar w:fldCharType="separate"/>
      </w:r>
      <w:ins w:id="54" w:author=" " w:date="2021-12-22T18:01:00Z">
        <w:r w:rsidR="00706E45">
          <w:rPr>
            <w:b/>
            <w:bCs/>
            <w:iCs/>
          </w:rPr>
          <w:t>(</w:t>
        </w:r>
        <w:r w:rsidR="00706E45">
          <w:rPr>
            <w:noProof/>
          </w:rPr>
          <w:t>8</w:t>
        </w:r>
      </w:ins>
      <w:del w:id="55" w:author=" " w:date="2021-12-22T18:01:00Z">
        <w:r w:rsidR="00AB500A" w:rsidDel="00706E45">
          <w:rPr>
            <w:b/>
            <w:bCs/>
            <w:iCs/>
          </w:rPr>
          <w:delText>(</w:delText>
        </w:r>
        <w:r w:rsidR="00AB500A" w:rsidDel="00706E45">
          <w:rPr>
            <w:noProof/>
          </w:rPr>
          <w:delText>8</w:delText>
        </w:r>
      </w:del>
      <w:r w:rsidR="00327E13">
        <w:rPr>
          <w:rFonts w:cstheme="minorHAnsi"/>
          <w:b/>
          <w:bCs/>
        </w:rPr>
        <w:fldChar w:fldCharType="end"/>
      </w:r>
      <w:r w:rsidR="00327E13">
        <w:rPr>
          <w:rFonts w:cstheme="minorHAnsi"/>
          <w:b/>
          <w:bCs/>
        </w:rPr>
        <w:t xml:space="preserve">), </w:t>
      </w:r>
      <w:r w:rsidR="00327E13" w:rsidRPr="00B679B1">
        <w:rPr>
          <w:rFonts w:cstheme="minorHAnsi"/>
        </w:rPr>
        <w:t xml:space="preserve">by adding </w:t>
      </w:r>
      <w:r w:rsidR="006B1F1D">
        <w:rPr>
          <w:rFonts w:cstheme="minorHAnsi"/>
        </w:rPr>
        <w:t>in 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5008EE68"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0DA267CA" w:rsidR="002477BE" w:rsidRDefault="002477BE" w:rsidP="002477BE">
                              <w:pPr>
                                <w:pStyle w:val="FigureCaption"/>
                              </w:pPr>
                              <w:r>
                                <w:t xml:space="preserve">Fig. </w:t>
                              </w:r>
                              <w:r w:rsidR="00CB5635">
                                <w:fldChar w:fldCharType="begin"/>
                              </w:r>
                              <w:r w:rsidR="00CB5635">
                                <w:instrText xml:space="preserve"> SEQ Figure \* ARABIC </w:instrText>
                              </w:r>
                              <w:r w:rsidR="00CB5635">
                                <w:fldChar w:fldCharType="separate"/>
                              </w:r>
                              <w:r w:rsidR="00706E45">
                                <w:rPr>
                                  <w:noProof/>
                                </w:rPr>
                                <w:t>5</w:t>
                              </w:r>
                              <w:r w:rsidR="00CB5635">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0"/>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EnX/44QAAAA0BAAAPAAAAZHJzL2Rv&#10;d25yZXYueG1sTI/LTsMwEEX3SPyDNUjsqNOkjdIQp0IgNnSVggpLN548hB9R7Kbh7ztdld08ju6c&#10;Kbaz0WzC0ffOClguImBoa6d62wr4+nx/yoD5IK2S2lkU8IcetuX9XSFz5c62wmkfWkYh1udSQBfC&#10;kHPu6w6N9As3oKVd40YjA7Vjy9UozxRuNI+jKOVG9pYudHLA1w7r3/3JCFCVnvz3R9NMuzjZVW/r&#10;n0NyWAnx+DC/PAMLOIcbDFd9UoeSnI7uZJVnWsA6iVeECsg26QbYlYiSlEZHqpIsXgIvC/7/i/IC&#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ASd&#10;f/j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0DA267CA" w:rsidR="002477BE" w:rsidRDefault="002477BE" w:rsidP="002477BE">
                        <w:pPr>
                          <w:pStyle w:val="FigureCaption"/>
                        </w:pPr>
                        <w:r>
                          <w:t xml:space="preserve">Fig. </w:t>
                        </w:r>
                        <w:r w:rsidR="00CB5635">
                          <w:fldChar w:fldCharType="begin"/>
                        </w:r>
                        <w:r w:rsidR="00CB5635">
                          <w:instrText xml:space="preserve"> SEQ Figure \* ARABIC </w:instrText>
                        </w:r>
                        <w:r w:rsidR="00CB5635">
                          <w:fldChar w:fldCharType="separate"/>
                        </w:r>
                        <w:r w:rsidR="00706E45">
                          <w:rPr>
                            <w:noProof/>
                          </w:rPr>
                          <w:t>5</w:t>
                        </w:r>
                        <w:r w:rsidR="00CB5635">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1"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2477BE" w:rsidRPr="0089283D" w:rsidRDefault="002477BE"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2477BE" w:rsidRPr="0089283D" w:rsidRDefault="002477BE"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m:oMath>
        <m:r>
          <w:rPr>
            <w:rFonts w:ascii="Cambria Math" w:eastAsiaTheme="minorEastAsia" w:hAnsi="Cambria Math"/>
          </w:rPr>
          <m:t>&gt;400</m:t>
        </m:r>
        <m:r>
          <m:rPr>
            <m:sty m:val="p"/>
          </m:rPr>
          <w:rPr>
            <w:rFonts w:ascii="Cambria Math" w:eastAsiaTheme="minorEastAsia" w:hAnsi="Cambria Math"/>
          </w:rPr>
          <m:t>mm</m:t>
        </m:r>
      </m:oMath>
      <w:r w:rsidR="005964CE">
        <w:rPr>
          <w:rFonts w:eastAsiaTheme="minorEastAsia"/>
          <w:iCs/>
        </w:rPr>
        <w:t xml:space="preserve"> separation</w:t>
      </w:r>
      <w:r w:rsidR="00924FA9">
        <w:rPr>
          <w:rFonts w:eastAsiaTheme="minorEastAsia"/>
          <w:iCs/>
        </w:rPr>
        <w:t xml:space="preserve"> between the sensor and metal objects</w:t>
      </w:r>
      <w:r w:rsidR="005964CE">
        <w:rPr>
          <w:rFonts w:eastAsiaTheme="minorEastAsia"/>
          <w:iCs/>
        </w:rPr>
        <w:t xml:space="preserve"> by placing the sensor on a fiberglass pole, but this in itself only permits rotation about a single axis </w:t>
      </w:r>
      <w:r w:rsidR="005964CE" w:rsidRPr="005A1B2D">
        <w:rPr>
          <w:i/>
          <w:iCs/>
          <w:color w:val="3B3838" w:themeColor="background2" w:themeShade="40"/>
        </w:rPr>
        <w:t>R</w:t>
      </w:r>
      <w:r w:rsidR="005964CE" w:rsidRPr="005A1B2D">
        <w:rPr>
          <w:i/>
          <w:iCs/>
          <w:color w:val="3B3838" w:themeColor="background2" w:themeShade="40"/>
          <w:vertAlign w:val="subscript"/>
        </w:rPr>
        <w:t>z</w:t>
      </w:r>
      <w:r w:rsidR="005964CE">
        <w:rPr>
          <w:rFonts w:eastAsiaTheme="minorEastAsia"/>
          <w:iCs/>
        </w:rPr>
        <w:t xml:space="preserve">.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ins w:id="56" w:author=" " w:date="2021-12-22T18:01:00Z">
        <w:r w:rsidR="00706E45">
          <w:t xml:space="preserve">Fig. </w:t>
        </w:r>
        <w:r w:rsidR="00706E45">
          <w:rPr>
            <w:noProof/>
          </w:rPr>
          <w:t>7</w:t>
        </w:r>
      </w:ins>
      <w:del w:id="57" w:author=" " w:date="2021-12-22T18:01:00Z">
        <w:r w:rsidR="00AB500A" w:rsidDel="00706E45">
          <w:delText xml:space="preserve">Fig. </w:delText>
        </w:r>
        <w:r w:rsidR="00AB500A" w:rsidDel="00706E45">
          <w:rPr>
            <w:noProof/>
          </w:rPr>
          <w:delText>6</w:delText>
        </w:r>
      </w:del>
      <w:r w:rsidR="005964CE">
        <w:rPr>
          <w:highlight w:val="yellow"/>
        </w:rPr>
        <w:fldChar w:fldCharType="end"/>
      </w:r>
      <w:r w:rsidR="005964CE">
        <w:t xml:space="preserve"> create additional 90º rotations of the source and sensor. </w:t>
      </w:r>
      <w:r w:rsidR="00C30245">
        <w:t xml:space="preserve">We found that the black </w:t>
      </w:r>
      <w:r w:rsidR="00C30245">
        <w:lastRenderedPageBreak/>
        <w:t xml:space="preserve">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05F293C4" w:rsidR="001742D3" w:rsidRDefault="001742D3" w:rsidP="001742D3">
                              <w:pPr>
                                <w:pStyle w:val="FigureCaption"/>
                              </w:pPr>
                              <w:r>
                                <w:t xml:space="preserve">Fig. </w:t>
                              </w:r>
                              <w:fldSimple w:instr=" SEQ Figure \* ARABIC ">
                                <w:r w:rsidR="00706E45">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05F293C4" w:rsidR="001742D3" w:rsidRDefault="001742D3" w:rsidP="001742D3">
                        <w:pPr>
                          <w:pStyle w:val="FigureCaption"/>
                        </w:pPr>
                        <w:r>
                          <w:t xml:space="preserve">Fig. </w:t>
                        </w:r>
                        <w:fldSimple w:instr=" SEQ Figure \* ARABIC ">
                          <w:r w:rsidR="00706E45">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3"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20B969FE"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73C5789B" w:rsidR="005964CE" w:rsidRDefault="005964CE" w:rsidP="005964CE">
                              <w:pPr>
                                <w:pStyle w:val="FigureCaption"/>
                              </w:pPr>
                              <w:bookmarkStart w:id="58" w:name="_Ref84435529"/>
                              <w:r>
                                <w:t xml:space="preserve">Fig. </w:t>
                              </w:r>
                              <w:fldSimple w:instr=" SEQ Figure \* ARABIC ">
                                <w:r w:rsidR="00706E45">
                                  <w:rPr>
                                    <w:noProof/>
                                  </w:rPr>
                                  <w:t>7</w:t>
                                </w:r>
                              </w:fldSimple>
                              <w:bookmarkEnd w:id="58"/>
                              <w:r>
                                <w:t xml:space="preserve">: </w:t>
                              </w:r>
                              <w:r w:rsidR="00A041C1">
                                <w:t xml:space="preserve">Source and sensor </w:t>
                              </w:r>
                              <w:r w:rsidR="00B12C60">
                                <w:t>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4"/>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5"/>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a70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f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73C5789B" w:rsidR="005964CE" w:rsidRDefault="005964CE" w:rsidP="005964CE">
                        <w:pPr>
                          <w:pStyle w:val="FigureCaption"/>
                        </w:pPr>
                        <w:bookmarkStart w:id="59" w:name="_Ref84435529"/>
                        <w:r>
                          <w:t xml:space="preserve">Fig. </w:t>
                        </w:r>
                        <w:fldSimple w:instr=" SEQ Figure \* ARABIC ">
                          <w:r w:rsidR="00706E45">
                            <w:rPr>
                              <w:noProof/>
                            </w:rPr>
                            <w:t>7</w:t>
                          </w:r>
                        </w:fldSimple>
                        <w:bookmarkEnd w:id="59"/>
                        <w:r>
                          <w:t xml:space="preserve">: </w:t>
                        </w:r>
                        <w:r w:rsidR="00A041C1">
                          <w:t xml:space="preserve">Source and sensor </w:t>
                        </w:r>
                        <w:r w:rsidR="00B12C60">
                          <w:t>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6" o:title="A picture containing different, various&#10;&#10;Description automatically generated" croptop="7396f" cropbottom="8197f" cropleft="12791f" cropright="14740f"/>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7" o:title="A picture containing different, various, several&#10;&#10;Description automatically generated"/>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modelling, the model should be evaluated with different data than </w:t>
      </w:r>
      <w:r w:rsidR="00F36C4A">
        <w:t>that</w:t>
      </w:r>
      <w:r w:rsidR="00050FB8">
        <w:t xml:space="preserve"> 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3F53E66F"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ins w:id="60" w:author=" " w:date="2021-12-22T18:01:00Z">
        <w:r w:rsidR="00706E45">
          <w:t xml:space="preserve">Fig. </w:t>
        </w:r>
        <w:r w:rsidR="00706E45">
          <w:rPr>
            <w:noProof/>
          </w:rPr>
          <w:t>7</w:t>
        </w:r>
      </w:ins>
      <w:del w:id="61" w:author=" " w:date="2021-12-22T18:01:00Z">
        <w:r w:rsidR="00AB500A" w:rsidDel="00706E45">
          <w:delText xml:space="preserve">Fig. </w:delText>
        </w:r>
        <w:r w:rsidR="00AB500A" w:rsidDel="00706E45">
          <w:rPr>
            <w:noProof/>
          </w:rPr>
          <w:delText>6</w:delText>
        </w:r>
      </w:del>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2FF33808"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5A0F80CA"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D502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F36AC5">
        <w:fldChar w:fldCharType="separate"/>
      </w:r>
      <w:r w:rsidR="00D502A0" w:rsidRPr="00D502A0">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3B4F05B6"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D502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6]"},"properties":{"noteIndex":0},"schema":"https://github.com/citation-style-language/schema/raw/master/csl-citation.json"}</w:instrText>
      </w:r>
      <w:r w:rsidR="00981271">
        <w:fldChar w:fldCharType="separate"/>
      </w:r>
      <w:r w:rsidR="00D502A0" w:rsidRPr="00D502A0">
        <w:rPr>
          <w:noProof/>
        </w:rPr>
        <w:t>[26]</w:t>
      </w:r>
      <w:r w:rsidR="00981271">
        <w:fldChar w:fldCharType="end"/>
      </w:r>
      <w:r w:rsidRPr="0097722A">
        <w:rPr>
          <w:rFonts w:eastAsiaTheme="minorEastAsia" w:cstheme="minorHAnsi"/>
          <w:highlight w:val="yellow"/>
        </w:rPr>
        <w:t xml:space="preserve"> </w:t>
      </w:r>
    </w:p>
    <w:p w14:paraId="3C43EA65" w14:textId="5E76C72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3EC4229D" w:rsidR="007335FF" w:rsidRDefault="00BD79A2" w:rsidP="007335FF">
      <w:pPr>
        <w:pStyle w:val="Heading2"/>
      </w:pPr>
      <w:r>
        <w:t>Calibration</w:t>
      </w:r>
    </w:p>
    <w:p w14:paraId="2A05B303" w14:textId="15A0044F"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706E45">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6E2465CA" w:rsidR="007335FF" w:rsidRPr="007335FF" w:rsidRDefault="001C4734" w:rsidP="00A53085">
      <w:pPr>
        <w:pStyle w:val="Text"/>
        <w:rPr>
          <w:highlight w:val="yellow"/>
        </w:rPr>
      </w:pPr>
      <w:r w:rsidRPr="001C4734">
        <w:lastRenderedPageBreak/>
        <w:t>Table I</w:t>
      </w:r>
      <w:r>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706E45">
        <w:t>(</w:t>
      </w:r>
      <w:r w:rsidR="00706E45">
        <w:rPr>
          <w:noProof/>
        </w:rPr>
        <w:t>4</w:t>
      </w:r>
      <w:r w:rsidR="00706E4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706E45">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68CD13F5" w14:textId="7EEE5032" w:rsidR="004E72F7" w:rsidRPr="004E72F7" w:rsidRDefault="00481A31" w:rsidP="004E72F7">
                            <w:pPr>
                              <w:pStyle w:val="TableTitle"/>
                            </w:pPr>
                            <w:r>
                              <w:t>Calibration</w:t>
                            </w:r>
                            <w:r w:rsidR="00504A07">
                              <w:t xml:space="preserve"> error vs. </w:t>
                            </w:r>
                            <w:r w:rsidR="004E72F7">
                              <w:t xml:space="preserve">sensor and </w:t>
                            </w:r>
                            <w:r w:rsidR="00BD79A2">
                              <w:t>source rotation</w:t>
                            </w:r>
                            <w:r w:rsidR="00AA166D">
                              <w:t xml:space="preserve"> (concentric source</w:t>
                            </w:r>
                            <w:r w:rsidR="00270AE1">
                              <w:t>, uncorrected</w:t>
                            </w:r>
                            <w:r w:rsidR="00AA166D">
                              <w:t>)</w:t>
                            </w:r>
                            <w:r w:rsidR="00FF04A5">
                              <w:fldChar w:fldCharType="begin"/>
                            </w:r>
                            <w:r w:rsidR="00FF04A5">
                              <w:instrText xml:space="preserve"> LINK </w:instrText>
                            </w:r>
                            <w:r w:rsidR="00D25215">
                              <w:instrText xml:space="preserve">Excel.Sheet.12 C:\\Users\\robma\\Documents\\Work\\ilemt_papers\\calibration\\table2_source_fixtures.xlsx Table2!R1C1:R6C13 </w:instrText>
                            </w:r>
                            <w:r w:rsidR="00FF04A5">
                              <w:instrText xml:space="preserve">\a \f 4 \h </w:instrText>
                            </w:r>
                            <w:r w:rsidR="008168C9">
                              <w:instrText xml:space="preserve"> \* MERGEFORMAT </w:instrText>
                            </w:r>
                            <w:r w:rsidR="00FF04A5">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4E72F7"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4E72F7" w:rsidRPr="004E72F7" w:rsidRDefault="004E72F7"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4E72F7" w:rsidRPr="004E72F7" w:rsidRDefault="004E72F7"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4E72F7" w:rsidRPr="004E72F7" w:rsidRDefault="004E72F7"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4E72F7" w:rsidRPr="004E72F7" w:rsidRDefault="004E72F7" w:rsidP="004E72F7">
                                  <w:pPr>
                                    <w:jc w:val="center"/>
                                    <w:rPr>
                                      <w:color w:val="000000"/>
                                      <w:sz w:val="16"/>
                                      <w:szCs w:val="16"/>
                                    </w:rPr>
                                  </w:pPr>
                                  <w:r w:rsidRPr="004E72F7">
                                    <w:rPr>
                                      <w:color w:val="000000"/>
                                      <w:sz w:val="16"/>
                                      <w:szCs w:val="16"/>
                                    </w:rPr>
                                    <w:t>Test data: source + sensor fixtures</w:t>
                                  </w:r>
                                </w:p>
                              </w:tc>
                            </w:tr>
                            <w:tr w:rsidR="004E72F7"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4E72F7" w:rsidRPr="004E72F7" w:rsidRDefault="004E72F7"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4E72F7" w:rsidRPr="004E72F7" w:rsidRDefault="004E72F7"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4E72F7" w:rsidRPr="004E72F7" w:rsidRDefault="004E72F7"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4E72F7" w:rsidRPr="004E72F7" w:rsidRDefault="004E72F7"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4E72F7"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4E72F7" w:rsidRPr="004E72F7" w:rsidRDefault="004E72F7"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4E72F7" w:rsidRPr="004E72F7" w:rsidRDefault="004E72F7"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4E72F7" w:rsidRPr="004E72F7" w:rsidRDefault="004E72F7"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4E72F7" w:rsidRPr="004E72F7" w:rsidRDefault="004E72F7"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4E72F7" w:rsidRPr="004E72F7" w:rsidRDefault="004E72F7"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4E72F7" w:rsidRPr="004E72F7" w:rsidRDefault="004E72F7"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4E72F7" w:rsidRPr="004E72F7" w:rsidRDefault="004E72F7" w:rsidP="004E72F7">
                                  <w:pPr>
                                    <w:jc w:val="center"/>
                                    <w:rPr>
                                      <w:color w:val="000000"/>
                                      <w:sz w:val="16"/>
                                      <w:szCs w:val="16"/>
                                    </w:rPr>
                                  </w:pPr>
                                  <w:r w:rsidRPr="004E72F7">
                                    <w:rPr>
                                      <w:color w:val="000000"/>
                                      <w:sz w:val="16"/>
                                      <w:szCs w:val="16"/>
                                    </w:rPr>
                                    <w:t>Max</w:t>
                                  </w:r>
                                </w:p>
                              </w:tc>
                            </w:tr>
                            <w:tr w:rsidR="004E72F7"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4E72F7" w:rsidRPr="004E72F7" w:rsidRDefault="004E72F7"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4E72F7" w:rsidRPr="004E72F7" w:rsidRDefault="004E72F7"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4E72F7" w:rsidRPr="004E72F7" w:rsidRDefault="004E72F7"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4E72F7" w:rsidRPr="004E72F7" w:rsidRDefault="004E72F7"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4E72F7" w:rsidRPr="004E72F7" w:rsidRDefault="004E72F7"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4E72F7" w:rsidRPr="004E72F7" w:rsidRDefault="004E72F7"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4E72F7" w:rsidRPr="004E72F7" w:rsidRDefault="004E72F7"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4E72F7" w:rsidRPr="004E72F7" w:rsidRDefault="004E72F7"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4E72F7" w:rsidRPr="004E72F7" w:rsidRDefault="004E72F7"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4E72F7" w:rsidRPr="004E72F7" w:rsidRDefault="004E72F7"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4E72F7" w:rsidRPr="004E72F7" w:rsidRDefault="004E72F7"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4E72F7" w:rsidRPr="004E72F7" w:rsidRDefault="004E72F7"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4E72F7" w:rsidRPr="004E72F7" w:rsidRDefault="004E72F7" w:rsidP="004E72F7">
                                  <w:pPr>
                                    <w:jc w:val="center"/>
                                    <w:rPr>
                                      <w:color w:val="000000"/>
                                      <w:sz w:val="16"/>
                                      <w:szCs w:val="16"/>
                                    </w:rPr>
                                  </w:pPr>
                                  <w:r w:rsidRPr="004E72F7">
                                    <w:rPr>
                                      <w:color w:val="000000"/>
                                      <w:sz w:val="16"/>
                                      <w:szCs w:val="16"/>
                                    </w:rPr>
                                    <w:t>5.672</w:t>
                                  </w:r>
                                </w:p>
                              </w:tc>
                            </w:tr>
                            <w:tr w:rsidR="004E72F7"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4E72F7" w:rsidRPr="004E72F7" w:rsidRDefault="004E72F7"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4E72F7" w:rsidRPr="004E72F7" w:rsidRDefault="004E72F7"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4E72F7" w:rsidRPr="004E72F7" w:rsidRDefault="004E72F7"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4E72F7" w:rsidRPr="004E72F7" w:rsidRDefault="004E72F7"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4E72F7" w:rsidRPr="004E72F7" w:rsidRDefault="004E72F7"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4E72F7" w:rsidRPr="004E72F7" w:rsidRDefault="004E72F7" w:rsidP="004E72F7">
                                  <w:pPr>
                                    <w:jc w:val="center"/>
                                    <w:rPr>
                                      <w:b/>
                                      <w:bCs/>
                                      <w:color w:val="000000"/>
                                      <w:sz w:val="16"/>
                                      <w:szCs w:val="16"/>
                                    </w:rPr>
                                  </w:pPr>
                                  <w:r w:rsidRPr="004E72F7">
                                    <w:rPr>
                                      <w:b/>
                                      <w:bCs/>
                                      <w:color w:val="000000"/>
                                      <w:sz w:val="16"/>
                                      <w:szCs w:val="16"/>
                                    </w:rPr>
                                    <w:t>0.416</w:t>
                                  </w:r>
                                  <w:r>
                                    <w:rPr>
                                      <w:b/>
                                      <w:bCs/>
                                      <w:color w:val="000000"/>
                                      <w:sz w:val="16"/>
                                      <w:szCs w:val="16"/>
                                    </w:rPr>
                                    <w:t>*</w:t>
                                  </w:r>
                                  <w:r w:rsidR="00885856">
                                    <w:t>†</w:t>
                                  </w:r>
                                </w:p>
                              </w:tc>
                              <w:tc>
                                <w:tcPr>
                                  <w:tcW w:w="663" w:type="dxa"/>
                                  <w:tcBorders>
                                    <w:top w:val="nil"/>
                                    <w:left w:val="nil"/>
                                    <w:bottom w:val="nil"/>
                                    <w:right w:val="nil"/>
                                  </w:tcBorders>
                                  <w:shd w:val="clear" w:color="auto" w:fill="auto"/>
                                  <w:noWrap/>
                                  <w:vAlign w:val="bottom"/>
                                  <w:hideMark/>
                                </w:tcPr>
                                <w:p w14:paraId="25414C68" w14:textId="77777777" w:rsidR="004E72F7" w:rsidRPr="004E72F7" w:rsidRDefault="004E72F7"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4E72F7" w:rsidRPr="004E72F7" w:rsidRDefault="004E72F7"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4E72F7" w:rsidRPr="004E72F7" w:rsidRDefault="004E72F7"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4E72F7" w:rsidRPr="004E72F7" w:rsidRDefault="004E72F7"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4E72F7" w:rsidRPr="004E72F7" w:rsidRDefault="004E72F7"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4E72F7" w:rsidRPr="004E72F7" w:rsidRDefault="004E72F7"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4E72F7" w:rsidRPr="004E72F7" w:rsidRDefault="004E72F7" w:rsidP="004E72F7">
                                  <w:pPr>
                                    <w:jc w:val="center"/>
                                    <w:rPr>
                                      <w:color w:val="000000"/>
                                      <w:sz w:val="16"/>
                                      <w:szCs w:val="16"/>
                                    </w:rPr>
                                  </w:pPr>
                                  <w:r w:rsidRPr="004E72F7">
                                    <w:rPr>
                                      <w:color w:val="000000"/>
                                      <w:sz w:val="16"/>
                                      <w:szCs w:val="16"/>
                                    </w:rPr>
                                    <w:t>5.222</w:t>
                                  </w:r>
                                </w:p>
                              </w:tc>
                            </w:tr>
                            <w:tr w:rsidR="004E72F7"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4E72F7" w:rsidRPr="004E72F7" w:rsidRDefault="004E72F7"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4E72F7" w:rsidRPr="004E72F7" w:rsidRDefault="004E72F7"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4E72F7" w:rsidRPr="004E72F7" w:rsidRDefault="004E72F7"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4E72F7" w:rsidRPr="004E72F7" w:rsidRDefault="004E72F7"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4E72F7" w:rsidRPr="004E72F7" w:rsidRDefault="004E72F7"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4E72F7" w:rsidRPr="004E72F7" w:rsidRDefault="004E72F7"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4E72F7" w:rsidRPr="004E72F7" w:rsidRDefault="004E72F7"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4E72F7" w:rsidRPr="004E72F7" w:rsidRDefault="004E72F7"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4E72F7" w:rsidRPr="004E72F7" w:rsidRDefault="004E72F7"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4E72F7" w:rsidRPr="004E72F7" w:rsidRDefault="004E72F7" w:rsidP="004E72F7">
                                  <w:pPr>
                                    <w:jc w:val="center"/>
                                    <w:rPr>
                                      <w:b/>
                                      <w:bCs/>
                                      <w:color w:val="000000"/>
                                      <w:sz w:val="16"/>
                                      <w:szCs w:val="16"/>
                                    </w:rPr>
                                  </w:pPr>
                                  <w:r w:rsidRPr="004E72F7">
                                    <w:rPr>
                                      <w:b/>
                                      <w:bCs/>
                                      <w:color w:val="000000"/>
                                      <w:sz w:val="16"/>
                                      <w:szCs w:val="16"/>
                                    </w:rPr>
                                    <w:t>2.306</w:t>
                                  </w:r>
                                  <w:r w:rsidR="00885856">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4E72F7" w:rsidRPr="004E72F7" w:rsidRDefault="004E72F7"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4E72F7" w:rsidRPr="004E72F7" w:rsidRDefault="004E72F7"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4E72F7" w:rsidRPr="004E72F7" w:rsidRDefault="004E72F7" w:rsidP="004E72F7">
                                  <w:pPr>
                                    <w:jc w:val="center"/>
                                    <w:rPr>
                                      <w:b/>
                                      <w:bCs/>
                                      <w:color w:val="000000"/>
                                      <w:sz w:val="16"/>
                                      <w:szCs w:val="16"/>
                                    </w:rPr>
                                  </w:pPr>
                                  <w:r w:rsidRPr="004E72F7">
                                    <w:rPr>
                                      <w:b/>
                                      <w:bCs/>
                                      <w:color w:val="000000"/>
                                      <w:sz w:val="16"/>
                                      <w:szCs w:val="16"/>
                                    </w:rPr>
                                    <w:t>3.395</w:t>
                                  </w:r>
                                </w:p>
                              </w:tc>
                            </w:tr>
                          </w:tbl>
                          <w:p w14:paraId="06AD80B6" w14:textId="21F1E0AA" w:rsidR="00647AD4" w:rsidRDefault="00FF04A5" w:rsidP="008B074E">
                            <w:pPr>
                              <w:pStyle w:val="FigureCaption"/>
                            </w:pPr>
                            <w:r>
                              <w:fldChar w:fldCharType="end"/>
                            </w:r>
                            <w:r w:rsidR="00C23353" w:rsidRPr="00C23353">
                              <w:rPr>
                                <w:b/>
                                <w:bCs/>
                              </w:rPr>
                              <w:t>Bold</w:t>
                            </w:r>
                            <w:r w:rsidR="00C23353">
                              <w:t xml:space="preserve"> data </w:t>
                            </w:r>
                            <w:r w:rsidR="004E72F7">
                              <w:t>are conditions</w:t>
                            </w:r>
                            <w:r w:rsidR="00C23353">
                              <w:t xml:space="preserve"> where calibrat</w:t>
                            </w:r>
                            <w:r w:rsidR="00A20859">
                              <w:t>ion</w:t>
                            </w:r>
                            <w:r w:rsidR="00C23353">
                              <w:t xml:space="preserve"> and test workspace dimensionality are the same</w:t>
                            </w:r>
                            <w:r w:rsidR="00105031">
                              <w:t xml:space="preserve">, giving lowest error for each test condition. </w:t>
                            </w:r>
                            <w:r w:rsidR="00AE0EB6">
                              <w:t xml:space="preserve">The worst </w:t>
                            </w:r>
                            <w:r w:rsidR="008168C9">
                              <w:t xml:space="preserve">mismatch </w:t>
                            </w:r>
                            <w:r w:rsidR="00AE0EB6">
                              <w:t xml:space="preserve">effect is </w:t>
                            </w:r>
                            <w:r w:rsidR="008168C9">
                              <w:t>marked ‘*’</w:t>
                            </w:r>
                            <w:r w:rsidR="009015A7">
                              <w:t xml:space="preserve">, while </w:t>
                            </w:r>
                            <w:r w:rsidR="00270AE1">
                              <w:t xml:space="preserve">‘†’ marks the effect of adding source fixture rotation. </w:t>
                            </w:r>
                            <w:r w:rsidR="00D16F1F">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Text Box 2" o:spid="_x0000_s1132"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" o:allowoverlap="f" stroked="f">
                <v:textbox>
                  <w:txbxContent>
                    <w:p w14:paraId="7182B4C3" w14:textId="1CC1D25B" w:rsidR="00BD79A2" w:rsidRDefault="00BD79A2" w:rsidP="00BD79A2">
                      <w:pPr>
                        <w:pStyle w:val="TableTitle"/>
                      </w:pPr>
                      <w:r>
                        <w:t>Table I</w:t>
                      </w:r>
                      <w:r w:rsidR="00A848FF">
                        <w:t>I</w:t>
                      </w:r>
                      <w:r>
                        <w:t>I</w:t>
                      </w:r>
                    </w:p>
                    <w:p w14:paraId="68CD13F5" w14:textId="7EEE5032" w:rsidR="004E72F7" w:rsidRPr="004E72F7" w:rsidRDefault="00481A31" w:rsidP="004E72F7">
                      <w:pPr>
                        <w:pStyle w:val="TableTitle"/>
                      </w:pPr>
                      <w:r>
                        <w:t>Calibration</w:t>
                      </w:r>
                      <w:r w:rsidR="00504A07">
                        <w:t xml:space="preserve"> error vs. </w:t>
                      </w:r>
                      <w:r w:rsidR="004E72F7">
                        <w:t xml:space="preserve">sensor and </w:t>
                      </w:r>
                      <w:r w:rsidR="00BD79A2">
                        <w:t>source rotation</w:t>
                      </w:r>
                      <w:r w:rsidR="00AA166D">
                        <w:t xml:space="preserve"> (concentric source</w:t>
                      </w:r>
                      <w:r w:rsidR="00270AE1">
                        <w:t>, uncorrected</w:t>
                      </w:r>
                      <w:r w:rsidR="00AA166D">
                        <w:t>)</w:t>
                      </w:r>
                      <w:r w:rsidR="00FF04A5">
                        <w:fldChar w:fldCharType="begin"/>
                      </w:r>
                      <w:r w:rsidR="00FF04A5">
                        <w:instrText xml:space="preserve"> LINK </w:instrText>
                      </w:r>
                      <w:r w:rsidR="00D25215">
                        <w:instrText xml:space="preserve">Excel.Sheet.12 C:\\Users\\robma\\Documents\\Work\\ilemt_papers\\calibration\\table2_source_fixtures.xlsx Table2!R1C1:R6C13 </w:instrText>
                      </w:r>
                      <w:r w:rsidR="00FF04A5">
                        <w:instrText xml:space="preserve">\a \f 4 \h </w:instrText>
                      </w:r>
                      <w:r w:rsidR="008168C9">
                        <w:instrText xml:space="preserve"> \* MERGEFORMAT </w:instrText>
                      </w:r>
                      <w:r w:rsidR="00FF04A5">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4E72F7"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4E72F7" w:rsidRPr="004E72F7" w:rsidRDefault="004E72F7"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4E72F7" w:rsidRPr="004E72F7" w:rsidRDefault="004E72F7"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4E72F7" w:rsidRPr="004E72F7" w:rsidRDefault="004E72F7"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4E72F7" w:rsidRPr="004E72F7" w:rsidRDefault="004E72F7" w:rsidP="004E72F7">
                            <w:pPr>
                              <w:jc w:val="center"/>
                              <w:rPr>
                                <w:color w:val="000000"/>
                                <w:sz w:val="16"/>
                                <w:szCs w:val="16"/>
                              </w:rPr>
                            </w:pPr>
                            <w:r w:rsidRPr="004E72F7">
                              <w:rPr>
                                <w:color w:val="000000"/>
                                <w:sz w:val="16"/>
                                <w:szCs w:val="16"/>
                              </w:rPr>
                              <w:t>Test data: source + sensor fixtures</w:t>
                            </w:r>
                          </w:p>
                        </w:tc>
                      </w:tr>
                      <w:tr w:rsidR="004E72F7"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4E72F7" w:rsidRPr="004E72F7" w:rsidRDefault="004E72F7"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4E72F7" w:rsidRPr="004E72F7" w:rsidRDefault="004E72F7"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396854EC" w14:textId="77777777" w:rsidR="004E72F7" w:rsidRPr="004E72F7" w:rsidRDefault="004E72F7"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6790F5A7" w14:textId="77777777" w:rsidR="004E72F7" w:rsidRPr="004E72F7" w:rsidRDefault="004E72F7"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4E72F7" w:rsidRPr="004E72F7" w:rsidRDefault="004E72F7" w:rsidP="004E72F7">
                            <w:pPr>
                              <w:jc w:val="center"/>
                              <w:rPr>
                                <w:color w:val="000000"/>
                                <w:sz w:val="16"/>
                                <w:szCs w:val="16"/>
                              </w:rPr>
                            </w:pPr>
                            <w:proofErr w:type="spellStart"/>
                            <w:r w:rsidRPr="004E72F7">
                              <w:rPr>
                                <w:color w:val="000000"/>
                                <w:sz w:val="16"/>
                                <w:szCs w:val="16"/>
                              </w:rPr>
                              <w:t>Rxyz</w:t>
                            </w:r>
                            <w:proofErr w:type="spellEnd"/>
                            <w:r w:rsidRPr="004E72F7">
                              <w:rPr>
                                <w:color w:val="000000"/>
                                <w:sz w:val="16"/>
                                <w:szCs w:val="16"/>
                              </w:rPr>
                              <w:t xml:space="preserve"> (degrees)</w:t>
                            </w:r>
                          </w:p>
                        </w:tc>
                      </w:tr>
                      <w:tr w:rsidR="004E72F7"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4E72F7" w:rsidRPr="004E72F7" w:rsidRDefault="004E72F7"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4E72F7" w:rsidRPr="004E72F7" w:rsidRDefault="004E72F7"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4E72F7" w:rsidRPr="004E72F7" w:rsidRDefault="004E72F7"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4E72F7" w:rsidRPr="004E72F7" w:rsidRDefault="004E72F7"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4E72F7" w:rsidRPr="004E72F7" w:rsidRDefault="004E72F7"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4E72F7" w:rsidRPr="004E72F7" w:rsidRDefault="004E72F7"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4E72F7" w:rsidRPr="004E72F7" w:rsidRDefault="004E72F7"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4E72F7" w:rsidRPr="004E72F7" w:rsidRDefault="004E72F7"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4E72F7" w:rsidRPr="004E72F7" w:rsidRDefault="004E72F7"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4E72F7" w:rsidRPr="004E72F7" w:rsidRDefault="004E72F7" w:rsidP="004E72F7">
                            <w:pPr>
                              <w:jc w:val="center"/>
                              <w:rPr>
                                <w:color w:val="000000"/>
                                <w:sz w:val="16"/>
                                <w:szCs w:val="16"/>
                              </w:rPr>
                            </w:pPr>
                            <w:r w:rsidRPr="004E72F7">
                              <w:rPr>
                                <w:color w:val="000000"/>
                                <w:sz w:val="16"/>
                                <w:szCs w:val="16"/>
                              </w:rPr>
                              <w:t>Max</w:t>
                            </w:r>
                          </w:p>
                        </w:tc>
                      </w:tr>
                      <w:tr w:rsidR="004E72F7"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4E72F7" w:rsidRPr="004E72F7" w:rsidRDefault="004E72F7"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4E72F7" w:rsidRPr="004E72F7" w:rsidRDefault="004E72F7"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4E72F7" w:rsidRPr="004E72F7" w:rsidRDefault="004E72F7"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4E72F7" w:rsidRPr="004E72F7" w:rsidRDefault="004E72F7"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4E72F7" w:rsidRPr="004E72F7" w:rsidRDefault="004E72F7"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4E72F7" w:rsidRPr="004E72F7" w:rsidRDefault="004E72F7"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4E72F7" w:rsidRPr="004E72F7" w:rsidRDefault="004E72F7"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4E72F7" w:rsidRPr="004E72F7" w:rsidRDefault="004E72F7"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4E72F7" w:rsidRPr="004E72F7" w:rsidRDefault="004E72F7"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4E72F7" w:rsidRPr="004E72F7" w:rsidRDefault="004E72F7"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4E72F7" w:rsidRPr="004E72F7" w:rsidRDefault="004E72F7"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4E72F7" w:rsidRPr="004E72F7" w:rsidRDefault="004E72F7"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4E72F7" w:rsidRPr="004E72F7" w:rsidRDefault="004E72F7" w:rsidP="004E72F7">
                            <w:pPr>
                              <w:jc w:val="center"/>
                              <w:rPr>
                                <w:color w:val="000000"/>
                                <w:sz w:val="16"/>
                                <w:szCs w:val="16"/>
                              </w:rPr>
                            </w:pPr>
                            <w:r w:rsidRPr="004E72F7">
                              <w:rPr>
                                <w:color w:val="000000"/>
                                <w:sz w:val="16"/>
                                <w:szCs w:val="16"/>
                              </w:rPr>
                              <w:t>5.672</w:t>
                            </w:r>
                          </w:p>
                        </w:tc>
                      </w:tr>
                      <w:tr w:rsidR="004E72F7"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4E72F7" w:rsidRPr="004E72F7" w:rsidRDefault="004E72F7"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4E72F7" w:rsidRPr="004E72F7" w:rsidRDefault="004E72F7"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4E72F7" w:rsidRPr="004E72F7" w:rsidRDefault="004E72F7"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4E72F7" w:rsidRPr="004E72F7" w:rsidRDefault="004E72F7"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4E72F7" w:rsidRPr="004E72F7" w:rsidRDefault="004E72F7"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4E72F7" w:rsidRPr="004E72F7" w:rsidRDefault="004E72F7" w:rsidP="004E72F7">
                            <w:pPr>
                              <w:jc w:val="center"/>
                              <w:rPr>
                                <w:b/>
                                <w:bCs/>
                                <w:color w:val="000000"/>
                                <w:sz w:val="16"/>
                                <w:szCs w:val="16"/>
                              </w:rPr>
                            </w:pPr>
                            <w:r w:rsidRPr="004E72F7">
                              <w:rPr>
                                <w:b/>
                                <w:bCs/>
                                <w:color w:val="000000"/>
                                <w:sz w:val="16"/>
                                <w:szCs w:val="16"/>
                              </w:rPr>
                              <w:t>0.416</w:t>
                            </w:r>
                            <w:r>
                              <w:rPr>
                                <w:b/>
                                <w:bCs/>
                                <w:color w:val="000000"/>
                                <w:sz w:val="16"/>
                                <w:szCs w:val="16"/>
                              </w:rPr>
                              <w:t>*</w:t>
                            </w:r>
                            <w:r w:rsidR="00885856">
                              <w:t>†</w:t>
                            </w:r>
                          </w:p>
                        </w:tc>
                        <w:tc>
                          <w:tcPr>
                            <w:tcW w:w="663" w:type="dxa"/>
                            <w:tcBorders>
                              <w:top w:val="nil"/>
                              <w:left w:val="nil"/>
                              <w:bottom w:val="nil"/>
                              <w:right w:val="nil"/>
                            </w:tcBorders>
                            <w:shd w:val="clear" w:color="auto" w:fill="auto"/>
                            <w:noWrap/>
                            <w:vAlign w:val="bottom"/>
                            <w:hideMark/>
                          </w:tcPr>
                          <w:p w14:paraId="25414C68" w14:textId="77777777" w:rsidR="004E72F7" w:rsidRPr="004E72F7" w:rsidRDefault="004E72F7"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4E72F7" w:rsidRPr="004E72F7" w:rsidRDefault="004E72F7"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4E72F7" w:rsidRPr="004E72F7" w:rsidRDefault="004E72F7"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4E72F7" w:rsidRPr="004E72F7" w:rsidRDefault="004E72F7"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4E72F7" w:rsidRPr="004E72F7" w:rsidRDefault="004E72F7"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4E72F7" w:rsidRPr="004E72F7" w:rsidRDefault="004E72F7"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4E72F7" w:rsidRPr="004E72F7" w:rsidRDefault="004E72F7" w:rsidP="004E72F7">
                            <w:pPr>
                              <w:jc w:val="center"/>
                              <w:rPr>
                                <w:color w:val="000000"/>
                                <w:sz w:val="16"/>
                                <w:szCs w:val="16"/>
                              </w:rPr>
                            </w:pPr>
                            <w:r w:rsidRPr="004E72F7">
                              <w:rPr>
                                <w:color w:val="000000"/>
                                <w:sz w:val="16"/>
                                <w:szCs w:val="16"/>
                              </w:rPr>
                              <w:t>5.222</w:t>
                            </w:r>
                          </w:p>
                        </w:tc>
                      </w:tr>
                      <w:tr w:rsidR="004E72F7"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4E72F7" w:rsidRPr="004E72F7" w:rsidRDefault="004E72F7"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4E72F7" w:rsidRPr="004E72F7" w:rsidRDefault="004E72F7"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4E72F7" w:rsidRPr="004E72F7" w:rsidRDefault="004E72F7"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4E72F7" w:rsidRPr="004E72F7" w:rsidRDefault="004E72F7"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4E72F7" w:rsidRPr="004E72F7" w:rsidRDefault="004E72F7"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4E72F7" w:rsidRPr="004E72F7" w:rsidRDefault="004E72F7"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4E72F7" w:rsidRPr="004E72F7" w:rsidRDefault="004E72F7"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4E72F7" w:rsidRPr="004E72F7" w:rsidRDefault="004E72F7"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4E72F7" w:rsidRPr="004E72F7" w:rsidRDefault="004E72F7"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4E72F7" w:rsidRPr="004E72F7" w:rsidRDefault="004E72F7" w:rsidP="004E72F7">
                            <w:pPr>
                              <w:jc w:val="center"/>
                              <w:rPr>
                                <w:b/>
                                <w:bCs/>
                                <w:color w:val="000000"/>
                                <w:sz w:val="16"/>
                                <w:szCs w:val="16"/>
                              </w:rPr>
                            </w:pPr>
                            <w:r w:rsidRPr="004E72F7">
                              <w:rPr>
                                <w:b/>
                                <w:bCs/>
                                <w:color w:val="000000"/>
                                <w:sz w:val="16"/>
                                <w:szCs w:val="16"/>
                              </w:rPr>
                              <w:t>2.306</w:t>
                            </w:r>
                            <w:r w:rsidR="00885856">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4E72F7" w:rsidRPr="004E72F7" w:rsidRDefault="004E72F7"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4E72F7" w:rsidRPr="004E72F7" w:rsidRDefault="004E72F7"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4E72F7" w:rsidRPr="004E72F7" w:rsidRDefault="004E72F7" w:rsidP="004E72F7">
                            <w:pPr>
                              <w:jc w:val="center"/>
                              <w:rPr>
                                <w:b/>
                                <w:bCs/>
                                <w:color w:val="000000"/>
                                <w:sz w:val="16"/>
                                <w:szCs w:val="16"/>
                              </w:rPr>
                            </w:pPr>
                            <w:r w:rsidRPr="004E72F7">
                              <w:rPr>
                                <w:b/>
                                <w:bCs/>
                                <w:color w:val="000000"/>
                                <w:sz w:val="16"/>
                                <w:szCs w:val="16"/>
                              </w:rPr>
                              <w:t>3.395</w:t>
                            </w:r>
                          </w:p>
                        </w:tc>
                      </w:tr>
                    </w:tbl>
                    <w:p w14:paraId="06AD80B6" w14:textId="21F1E0AA" w:rsidR="00647AD4" w:rsidRDefault="00FF04A5" w:rsidP="008B074E">
                      <w:pPr>
                        <w:pStyle w:val="FigureCaption"/>
                      </w:pPr>
                      <w:r>
                        <w:fldChar w:fldCharType="end"/>
                      </w:r>
                      <w:r w:rsidR="00C23353" w:rsidRPr="00C23353">
                        <w:rPr>
                          <w:b/>
                          <w:bCs/>
                        </w:rPr>
                        <w:t>Bold</w:t>
                      </w:r>
                      <w:r w:rsidR="00C23353">
                        <w:t xml:space="preserve"> data </w:t>
                      </w:r>
                      <w:r w:rsidR="004E72F7">
                        <w:t>are conditions</w:t>
                      </w:r>
                      <w:r w:rsidR="00C23353">
                        <w:t xml:space="preserve"> where calibrat</w:t>
                      </w:r>
                      <w:r w:rsidR="00A20859">
                        <w:t>ion</w:t>
                      </w:r>
                      <w:r w:rsidR="00C23353">
                        <w:t xml:space="preserve"> and test workspace dimensionality are the same</w:t>
                      </w:r>
                      <w:r w:rsidR="00105031">
                        <w:t xml:space="preserve">, giving lowest error for each test condition. </w:t>
                      </w:r>
                      <w:r w:rsidR="00AE0EB6">
                        <w:t xml:space="preserve">The worst </w:t>
                      </w:r>
                      <w:r w:rsidR="008168C9">
                        <w:t xml:space="preserve">mismatch </w:t>
                      </w:r>
                      <w:r w:rsidR="00AE0EB6">
                        <w:t xml:space="preserve">effect is </w:t>
                      </w:r>
                      <w:r w:rsidR="008168C9">
                        <w:t>marked ‘*’</w:t>
                      </w:r>
                      <w:r w:rsidR="009015A7">
                        <w:t xml:space="preserve">, while </w:t>
                      </w:r>
                      <w:r w:rsidR="00270AE1">
                        <w:t xml:space="preserve">‘†’ marks the effect of adding source fixture rotation. </w:t>
                      </w:r>
                      <w:r w:rsidR="00D16F1F">
                        <w:t xml:space="preserve">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6EBEB0A7">
                <wp:simplePos x="0" y="0"/>
                <wp:positionH relativeFrom="column">
                  <wp:align>left</wp:align>
                </wp:positionH>
                <wp:positionV relativeFrom="margin">
                  <wp:posOffset>1112931</wp:posOffset>
                </wp:positionV>
                <wp:extent cx="6355080" cy="128524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524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4F98AE8A"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706E45">
                              <w:t>(</w:t>
                            </w:r>
                            <w:r w:rsidR="00706E45">
                              <w:rPr>
                                <w:noProof/>
                              </w:rPr>
                              <w:t>9</w:t>
                            </w:r>
                            <w:r w:rsidR="00413854">
                              <w:fldChar w:fldCharType="end"/>
                            </w:r>
                            <w:r w:rsidR="0041385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3" type="#_x0000_t202" style="position:absolute;left:0;text-align:left;margin-left:0;margin-top:87.65pt;width:500.4pt;height:101.2pt;z-index:251665408;visibility:visible;mso-wrap-style:square;mso-width-percent:0;mso-height-percent:0;mso-wrap-distance-left:9pt;mso-wrap-distance-top:3.6pt;mso-wrap-distance-right:9pt;mso-wrap-distance-bottom:3.6pt;mso-position-horizontal:lef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" o:allowoverlap="f" stroked="f">
                <v:textbox>
                  <w:txbxContent>
                    <w:p w14:paraId="22E20536" w14:textId="2D11BE64" w:rsidR="008C77DC" w:rsidRDefault="008C77DC" w:rsidP="008C77DC">
                      <w:pPr>
                        <w:pStyle w:val="TableTitle"/>
                        <w:divId w:val="2011641448"/>
                      </w:pPr>
                      <w:r>
                        <w:t xml:space="preserve">Table </w:t>
                      </w:r>
                      <w:r w:rsidR="00A848FF">
                        <w:t>II</w:t>
                      </w:r>
                    </w:p>
                    <w:p w14:paraId="3EE7A6E6" w14:textId="2D02038B" w:rsidR="005552EA" w:rsidRDefault="00504A07" w:rsidP="005552EA">
                      <w:pPr>
                        <w:pStyle w:val="TableTitle"/>
                        <w:rPr>
                          <w:smallCaps w:val="0"/>
                          <w:sz w:val="20"/>
                          <w:szCs w:val="20"/>
                        </w:rPr>
                      </w:pPr>
                      <w:r>
                        <w:t>error vs.</w:t>
                      </w:r>
                      <w:r w:rsidR="008C77DC">
                        <w:t xml:space="preserve"> Calibration type </w:t>
                      </w:r>
                      <w:r w:rsidR="00023C3E">
                        <w:t xml:space="preserve">and </w:t>
                      </w:r>
                      <w:r w:rsidR="008C77DC">
                        <w:t>Source design</w:t>
                      </w:r>
                      <w:r w:rsidR="005552EA">
                        <w:fldChar w:fldCharType="begin"/>
                      </w:r>
                      <w:r w:rsidR="005552EA">
                        <w:instrText xml:space="preserve"> LINK </w:instrText>
                      </w:r>
                      <w:r w:rsidR="000435A5">
                        <w:instrText xml:space="preserve">Excel.Sheet.12 C:\\Users\\robma\\Documents\\Work\\ilemt_papers\\calibration\\table1_concentric_vs_dipole.xlsx Table1!R1C1:R6C13 </w:instrText>
                      </w:r>
                      <w:r w:rsidR="005552EA">
                        <w:instrText xml:space="preserve">\a \f 4 \h </w:instrText>
                      </w:r>
                      <w:r w:rsidR="005552EA">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5552EA"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5552EA" w:rsidRPr="005552EA" w:rsidRDefault="005552EA">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5552EA" w:rsidRPr="005552EA" w:rsidRDefault="005552EA"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5552EA" w:rsidRPr="005552EA" w:rsidRDefault="005552EA" w:rsidP="005552EA">
                            <w:pPr>
                              <w:jc w:val="center"/>
                              <w:rPr>
                                <w:color w:val="000000"/>
                                <w:sz w:val="16"/>
                                <w:szCs w:val="16"/>
                              </w:rPr>
                            </w:pPr>
                            <w:r w:rsidRPr="005552EA">
                              <w:rPr>
                                <w:color w:val="000000"/>
                                <w:sz w:val="16"/>
                                <w:szCs w:val="16"/>
                              </w:rPr>
                              <w:t>Concentric source</w:t>
                            </w:r>
                          </w:p>
                        </w:tc>
                      </w:tr>
                      <w:tr w:rsidR="005552EA"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5552EA" w:rsidRPr="005552EA" w:rsidRDefault="005552EA"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5552EA" w:rsidRPr="005552EA" w:rsidRDefault="005552EA"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c>
                          <w:tcPr>
                            <w:tcW w:w="1800" w:type="dxa"/>
                            <w:gridSpan w:val="3"/>
                            <w:tcBorders>
                              <w:top w:val="nil"/>
                              <w:left w:val="nil"/>
                              <w:bottom w:val="nil"/>
                              <w:right w:val="nil"/>
                            </w:tcBorders>
                            <w:shd w:val="clear" w:color="auto" w:fill="auto"/>
                            <w:noWrap/>
                            <w:vAlign w:val="bottom"/>
                            <w:hideMark/>
                          </w:tcPr>
                          <w:p w14:paraId="5367DEFD" w14:textId="77777777" w:rsidR="005552EA" w:rsidRPr="005552EA" w:rsidRDefault="005552EA"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5552EA" w:rsidRPr="005552EA" w:rsidRDefault="005552EA" w:rsidP="005552EA">
                            <w:pPr>
                              <w:jc w:val="center"/>
                              <w:rPr>
                                <w:color w:val="000000"/>
                                <w:sz w:val="16"/>
                                <w:szCs w:val="16"/>
                              </w:rPr>
                            </w:pPr>
                            <w:proofErr w:type="spellStart"/>
                            <w:r w:rsidRPr="005552EA">
                              <w:rPr>
                                <w:color w:val="000000"/>
                                <w:sz w:val="16"/>
                                <w:szCs w:val="16"/>
                              </w:rPr>
                              <w:t>RxRyRz</w:t>
                            </w:r>
                            <w:proofErr w:type="spellEnd"/>
                            <w:r w:rsidRPr="005552EA">
                              <w:rPr>
                                <w:color w:val="000000"/>
                                <w:sz w:val="16"/>
                                <w:szCs w:val="16"/>
                              </w:rPr>
                              <w:t xml:space="preserve"> (degrees)</w:t>
                            </w:r>
                          </w:p>
                        </w:tc>
                      </w:tr>
                      <w:tr w:rsidR="005552EA"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5552EA" w:rsidRPr="005552EA" w:rsidRDefault="005552EA"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5552EA" w:rsidRPr="005552EA" w:rsidRDefault="005552EA"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nil"/>
                            </w:tcBorders>
                            <w:shd w:val="clear" w:color="auto" w:fill="auto"/>
                            <w:noWrap/>
                            <w:vAlign w:val="bottom"/>
                            <w:hideMark/>
                          </w:tcPr>
                          <w:p w14:paraId="1595AD7D" w14:textId="77777777" w:rsidR="005552EA" w:rsidRPr="005552EA" w:rsidRDefault="005552EA"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5552EA" w:rsidRPr="005552EA" w:rsidRDefault="005552EA"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6EEE531A" w14:textId="77777777" w:rsidR="005552EA" w:rsidRPr="005552EA" w:rsidRDefault="005552EA"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5552EA" w:rsidRPr="005552EA" w:rsidRDefault="005552EA"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5552EA" w:rsidRPr="005552EA" w:rsidRDefault="005552EA" w:rsidP="005552EA">
                            <w:pPr>
                              <w:jc w:val="center"/>
                              <w:rPr>
                                <w:color w:val="000000"/>
                                <w:sz w:val="16"/>
                                <w:szCs w:val="16"/>
                              </w:rPr>
                            </w:pPr>
                            <w:proofErr w:type="spellStart"/>
                            <w:r w:rsidRPr="005552EA">
                              <w:rPr>
                                <w:color w:val="000000"/>
                                <w:sz w:val="16"/>
                                <w:szCs w:val="16"/>
                              </w:rPr>
                              <w:t>uncert</w:t>
                            </w:r>
                            <w:proofErr w:type="spellEnd"/>
                          </w:p>
                        </w:tc>
                        <w:tc>
                          <w:tcPr>
                            <w:tcW w:w="580" w:type="dxa"/>
                            <w:tcBorders>
                              <w:top w:val="nil"/>
                              <w:left w:val="nil"/>
                              <w:bottom w:val="single" w:sz="4" w:space="0" w:color="auto"/>
                              <w:right w:val="nil"/>
                            </w:tcBorders>
                            <w:shd w:val="clear" w:color="auto" w:fill="auto"/>
                            <w:noWrap/>
                            <w:vAlign w:val="bottom"/>
                            <w:hideMark/>
                          </w:tcPr>
                          <w:p w14:paraId="47B2DB24" w14:textId="77777777" w:rsidR="005552EA" w:rsidRPr="005552EA" w:rsidRDefault="005552EA" w:rsidP="005552EA">
                            <w:pPr>
                              <w:jc w:val="center"/>
                              <w:rPr>
                                <w:color w:val="000000"/>
                                <w:sz w:val="16"/>
                                <w:szCs w:val="16"/>
                              </w:rPr>
                            </w:pPr>
                            <w:r w:rsidRPr="005552EA">
                              <w:rPr>
                                <w:color w:val="000000"/>
                                <w:sz w:val="16"/>
                                <w:szCs w:val="16"/>
                              </w:rPr>
                              <w:t>Max</w:t>
                            </w:r>
                          </w:p>
                        </w:tc>
                      </w:tr>
                      <w:tr w:rsidR="005552EA"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5552EA" w:rsidRPr="005552EA" w:rsidRDefault="005552EA"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5552EA" w:rsidRPr="005552EA" w:rsidRDefault="005552EA"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5552EA" w:rsidRPr="005552EA" w:rsidRDefault="005552EA"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5552EA" w:rsidRPr="005552EA" w:rsidRDefault="005552EA"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5552EA" w:rsidRPr="005552EA" w:rsidRDefault="005552EA"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5552EA" w:rsidRPr="005552EA" w:rsidRDefault="005552EA"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5552EA" w:rsidRPr="005552EA" w:rsidRDefault="005552EA"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5552EA" w:rsidRPr="005552EA" w:rsidRDefault="005552EA"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5552EA" w:rsidRPr="005552EA" w:rsidRDefault="005552EA"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5552EA" w:rsidRPr="005552EA" w:rsidRDefault="005552EA"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5552EA" w:rsidRPr="005552EA" w:rsidRDefault="005552EA"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5552EA" w:rsidRPr="005552EA" w:rsidRDefault="005552EA"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5552EA" w:rsidRPr="005552EA" w:rsidRDefault="005552EA"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5552EA" w:rsidRPr="005552EA" w:rsidRDefault="005552EA"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5552EA" w:rsidRPr="005552EA" w:rsidRDefault="005552EA"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5552EA" w:rsidRPr="005552EA" w:rsidRDefault="005552EA"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5552EA" w:rsidRPr="005552EA" w:rsidRDefault="005552EA"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5552EA" w:rsidRPr="005552EA" w:rsidRDefault="005552EA"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5552EA" w:rsidRPr="005552EA" w:rsidRDefault="005552EA"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5552EA" w:rsidRPr="005552EA" w:rsidRDefault="005552EA" w:rsidP="005552EA">
                            <w:pPr>
                              <w:jc w:val="center"/>
                              <w:rPr>
                                <w:color w:val="000000"/>
                                <w:sz w:val="16"/>
                                <w:szCs w:val="16"/>
                              </w:rPr>
                            </w:pPr>
                            <w:r w:rsidRPr="005552EA">
                              <w:rPr>
                                <w:color w:val="000000"/>
                                <w:sz w:val="16"/>
                                <w:szCs w:val="16"/>
                              </w:rPr>
                              <w:t>0.637</w:t>
                            </w:r>
                          </w:p>
                        </w:tc>
                      </w:tr>
                      <w:tr w:rsidR="005552EA"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5552EA" w:rsidRPr="005552EA" w:rsidRDefault="005552EA"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5552EA" w:rsidRPr="005552EA" w:rsidRDefault="005552EA"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5552EA" w:rsidRPr="005552EA" w:rsidRDefault="005552EA"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5552EA" w:rsidRPr="005552EA" w:rsidRDefault="005552EA"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5552EA" w:rsidRPr="005552EA" w:rsidRDefault="005552EA"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5552EA" w:rsidRPr="005552EA" w:rsidRDefault="005552EA"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5552EA" w:rsidRPr="005552EA" w:rsidRDefault="005552EA"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5552EA" w:rsidRPr="005552EA" w:rsidRDefault="005552EA"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5552EA" w:rsidRPr="005552EA" w:rsidRDefault="005552EA"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5552EA" w:rsidRPr="005552EA" w:rsidRDefault="005552EA"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5552EA" w:rsidRPr="005552EA" w:rsidRDefault="005552EA"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5552EA" w:rsidRPr="005552EA" w:rsidRDefault="005552EA"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5552EA" w:rsidRPr="005552EA" w:rsidRDefault="005552EA" w:rsidP="005552EA">
                            <w:pPr>
                              <w:jc w:val="center"/>
                              <w:rPr>
                                <w:color w:val="000000"/>
                                <w:sz w:val="16"/>
                                <w:szCs w:val="16"/>
                              </w:rPr>
                            </w:pPr>
                            <w:r w:rsidRPr="005552EA">
                              <w:rPr>
                                <w:color w:val="000000"/>
                                <w:sz w:val="16"/>
                                <w:szCs w:val="16"/>
                              </w:rPr>
                              <w:t>1.415</w:t>
                            </w:r>
                          </w:p>
                        </w:tc>
                      </w:tr>
                    </w:tbl>
                    <w:p w14:paraId="45693A84" w14:textId="4F98AE8A" w:rsidR="00413854" w:rsidRPr="00413854" w:rsidRDefault="005552EA" w:rsidP="005552EA">
                      <w:pPr>
                        <w:pStyle w:val="FigureCaption"/>
                        <w:jc w:val="center"/>
                      </w:pPr>
                      <w:r>
                        <w:fldChar w:fldCharType="end"/>
                      </w:r>
                      <w:proofErr w:type="spellStart"/>
                      <w:r w:rsidR="00413854">
                        <w:rPr>
                          <w:i/>
                          <w:iCs/>
                        </w:rPr>
                        <w:t>uncert</w:t>
                      </w:r>
                      <w:proofErr w:type="spellEnd"/>
                      <w:r w:rsidR="00413854">
                        <w:t xml:space="preserve"> is the measurement uncertainty including stage error: RMS error augmented according to </w:t>
                      </w:r>
                      <w:proofErr w:type="spellStart"/>
                      <w:r w:rsidR="00413854">
                        <w:t>eqn</w:t>
                      </w:r>
                      <w:proofErr w:type="spellEnd"/>
                      <w:r w:rsidR="00413854">
                        <w:t xml:space="preserve"> </w:t>
                      </w:r>
                      <w:r w:rsidR="00413854">
                        <w:fldChar w:fldCharType="begin"/>
                      </w:r>
                      <w:r w:rsidR="00413854">
                        <w:instrText xml:space="preserve"> REF _Ref85714067 \h </w:instrText>
                      </w:r>
                      <w:r>
                        <w:instrText xml:space="preserve"> \* MERGEFORMAT </w:instrText>
                      </w:r>
                      <w:r w:rsidR="00413854">
                        <w:fldChar w:fldCharType="separate"/>
                      </w:r>
                      <w:r w:rsidR="00706E45">
                        <w:t>(</w:t>
                      </w:r>
                      <w:r w:rsidR="00706E45">
                        <w:rPr>
                          <w:noProof/>
                        </w:rPr>
                        <w:t>9</w:t>
                      </w:r>
                      <w:r w:rsidR="00413854">
                        <w:fldChar w:fldCharType="end"/>
                      </w:r>
                      <w:r w:rsidR="00413854">
                        <w:t>).</w:t>
                      </w:r>
                    </w:p>
                  </w:txbxContent>
                </v:textbox>
                <w10:wrap type="topAndBottom"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7A445CDD" w:rsidR="0058538F" w:rsidRDefault="002B3C5E" w:rsidP="0058538F">
      <w:pPr>
        <w:pStyle w:val="Heading2"/>
        <w:rPr>
          <w:rFonts w:eastAsiaTheme="minorEastAsia"/>
        </w:rPr>
      </w:pPr>
      <w:r>
        <w:rPr>
          <w:noProof/>
        </w:rPr>
        <mc:AlternateContent>
          <mc:Choice Requires="wps">
            <w:drawing>
              <wp:anchor distT="45720" distB="45720" distL="114300" distR="114300" simplePos="0" relativeHeight="251687936" behindDoc="0" locked="0" layoutInCell="1" allowOverlap="0" wp14:anchorId="2CEBF941" wp14:editId="493AD6EC">
                <wp:simplePos x="0" y="0"/>
                <wp:positionH relativeFrom="margin">
                  <wp:posOffset>70658</wp:posOffset>
                </wp:positionH>
                <wp:positionV relativeFrom="margin">
                  <wp:posOffset>1188</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4" type="#_x0000_t202" style="position:absolute;left:0;text-align:left;margin-left:5.5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" o:allowoverlap="f" stroked="f">
                <v:textbox>
                  <w:txbxContent>
                    <w:p w14:paraId="1B9B37CB" w14:textId="77777777" w:rsidR="00FF7263" w:rsidRDefault="00FF7263" w:rsidP="00FF7263">
                      <w:pPr>
                        <w:pStyle w:val="TableTitle"/>
                      </w:pPr>
                      <w:r>
                        <w:t>Table I</w:t>
                      </w:r>
                    </w:p>
                    <w:p w14:paraId="67530265" w14:textId="6E9A16CE"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0435A5">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anchory="margin"/>
              </v:shape>
            </w:pict>
          </mc:Fallback>
        </mc:AlternateContent>
      </w:r>
      <w:r w:rsidR="0058538F">
        <w:rPr>
          <w:rFonts w:eastAsiaTheme="minorEastAsia"/>
        </w:rPr>
        <w:t>Position and rotation error</w:t>
      </w:r>
    </w:p>
    <w:p w14:paraId="1771D366" w14:textId="3C68527F" w:rsidR="007647B2" w:rsidRDefault="005B7484" w:rsidP="00132EB4">
      <w:pPr>
        <w:pStyle w:val="Text"/>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28293B2B">
                <wp:simplePos x="0" y="0"/>
                <wp:positionH relativeFrom="margin">
                  <wp:align>left</wp:align>
                </wp:positionH>
                <wp:positionV relativeFrom="margin">
                  <wp:align>bottom</wp:align>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8">
                            <a:extLst>
                              <a:ext uri="{96DAC541-7B7A-43D3-8B79-37D633B846F1}">
                                <asvg:svgBlip xmlns:asvg="http://schemas.microsoft.com/office/drawing/2016/SVG/main" r:embed="rId19"/>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52DF96BC" w:rsidR="00BB35AB" w:rsidRPr="00B376F6" w:rsidRDefault="00BB35AB" w:rsidP="00BB35AB">
                              <w:pPr>
                                <w:pStyle w:val="FigureCaption"/>
                              </w:pPr>
                              <w:bookmarkStart w:id="62" w:name="_Ref85733854"/>
                              <w:r>
                                <w:t xml:space="preserve">Fig. </w:t>
                              </w:r>
                              <w:fldSimple w:instr=" SEQ Figure \* ARABIC ">
                                <w:r w:rsidR="00706E45">
                                  <w:rPr>
                                    <w:noProof/>
                                  </w:rPr>
                                  <w:t>8</w:t>
                                </w:r>
                              </w:fldSimple>
                              <w:bookmarkEnd w:id="62"/>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5" editas="canvas" style="position:absolute;left:0;text-align:left;margin-left:0;margin-top:0;width:252pt;height:234pt;z-index:251685888;mso-position-horizontal:left;mso-position-horizontal-relative:margin;mso-position-vertical:bottom;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8F74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e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" o:allowoverlap="f">
                <v:shape id="_x0000_s1136" type="#_x0000_t75" style="position:absolute;width:32004;height:29718;visibility:visible;mso-wrap-style:square">
                  <v:fill o:detectmouseclick="t"/>
                  <v:path o:connecttype="none"/>
                </v:shape>
                <v:shape id="Picture 85" o:spid="_x0000_s1137"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20" o:title="" cropleft="6234f" cropright="6234f"/>
                </v:shape>
                <v:shape id="Text Box 84" o:spid="_x0000_s1138"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52DF96BC" w:rsidR="00BB35AB" w:rsidRPr="00B376F6" w:rsidRDefault="00BB35AB" w:rsidP="00BB35AB">
                        <w:pPr>
                          <w:pStyle w:val="FigureCaption"/>
                        </w:pPr>
                        <w:bookmarkStart w:id="63" w:name="_Ref85733854"/>
                        <w:r>
                          <w:t xml:space="preserve">Fig. </w:t>
                        </w:r>
                        <w:fldSimple w:instr=" SEQ Figure \* ARABIC ">
                          <w:r w:rsidR="00706E45">
                            <w:rPr>
                              <w:noProof/>
                            </w:rPr>
                            <w:t>8</w:t>
                          </w:r>
                        </w:fldSimple>
                        <w:bookmarkEnd w:id="63"/>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anchorx="margin" anchory="margin"/>
              </v:group>
            </w:pict>
          </mc:Fallback>
        </mc:AlternateContent>
      </w:r>
      <w:r w:rsidR="00FA4393">
        <w:rPr>
          <w:rFonts w:eastAsiaTheme="minorEastAsia"/>
        </w:rPr>
        <w:t xml:space="preserve">The </w:t>
      </w:r>
      <w:r w:rsidR="000B73E9">
        <w:rPr>
          <w:rFonts w:eastAsiaTheme="minorEastAsia"/>
        </w:rPr>
        <w:t xml:space="preserve">6DOF </w:t>
      </w:r>
      <w:r w:rsidR="00FA4393">
        <w:rPr>
          <w:rFonts w:eastAsiaTheme="minorEastAsia"/>
        </w:rPr>
        <w:t>pose error</w:t>
      </w:r>
      <w:r w:rsidR="000B73E9">
        <w:rPr>
          <w:rFonts w:eastAsiaTheme="minorEastAsia"/>
        </w:rPr>
        <w:t xml:space="preserve"> is found using</w:t>
      </w:r>
      <w:r w:rsidR="00FA4393">
        <w:rPr>
          <w:rFonts w:eastAsiaTheme="minorEastAsia"/>
        </w:rPr>
        <w:t xml:space="preserve"> </w:t>
      </w:r>
      <w:r w:rsidR="00FA4393">
        <w:rPr>
          <w:rFonts w:eastAsiaTheme="minorEastAsia"/>
        </w:rPr>
        <w:fldChar w:fldCharType="begin"/>
      </w:r>
      <w:r w:rsidR="00FA4393">
        <w:rPr>
          <w:rFonts w:eastAsiaTheme="minorEastAsia"/>
        </w:rPr>
        <w:instrText xml:space="preserve"> REF _Ref85734533 \h </w:instrText>
      </w:r>
      <w:r w:rsidR="00FA4393">
        <w:rPr>
          <w:rFonts w:eastAsiaTheme="minorEastAsia"/>
        </w:rPr>
      </w:r>
      <w:r w:rsidR="00FA4393">
        <w:rPr>
          <w:rFonts w:eastAsiaTheme="minorEastAsia"/>
        </w:rPr>
        <w:fldChar w:fldCharType="separate"/>
      </w:r>
      <w:ins w:id="64" w:author=" " w:date="2021-12-22T18:01:00Z">
        <w:r w:rsidR="00706E45">
          <w:rPr>
            <w:b/>
            <w:bCs/>
            <w:iCs/>
          </w:rPr>
          <w:t>(</w:t>
        </w:r>
        <w:r w:rsidR="00706E45">
          <w:rPr>
            <w:noProof/>
          </w:rPr>
          <w:t>8</w:t>
        </w:r>
        <w:r w:rsidR="00706E45">
          <w:t>)</w:t>
        </w:r>
      </w:ins>
      <w:del w:id="65" w:author=" " w:date="2021-12-22T18:01:00Z">
        <w:r w:rsidR="00AB500A" w:rsidDel="00706E45">
          <w:rPr>
            <w:b/>
            <w:bCs/>
            <w:iCs/>
          </w:rPr>
          <w:delText>(</w:delText>
        </w:r>
        <w:r w:rsidR="00AB500A" w:rsidDel="00706E45">
          <w:rPr>
            <w:noProof/>
          </w:rPr>
          <w:delText>8</w:delText>
        </w:r>
        <w:r w:rsidR="00AB500A" w:rsidDel="00706E45">
          <w:delText>)</w:delText>
        </w:r>
      </w:del>
      <w:r w:rsidR="00FA4393">
        <w:rPr>
          <w:rFonts w:eastAsiaTheme="minorEastAsia"/>
        </w:rPr>
        <w:fldChar w:fldCharType="end"/>
      </w:r>
      <w:r w:rsidR="00FA4393">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706E45">
        <w:t xml:space="preserve">Fig. </w:t>
      </w:r>
      <w:r w:rsidR="00706E45">
        <w:rPr>
          <w:noProof/>
        </w:rPr>
        <w:t>8</w:t>
      </w:r>
      <w:r w:rsidR="00BA711C">
        <w:rPr>
          <w:rFonts w:eastAsiaTheme="minorEastAsia"/>
        </w:rPr>
        <w:fldChar w:fldCharType="end"/>
      </w:r>
      <w:r w:rsidR="00FA4393">
        <w:rPr>
          <w:rFonts w:eastAsiaTheme="minorEastAsia"/>
        </w:rPr>
        <w:t xml:space="preserve"> </w:t>
      </w:r>
      <w:r w:rsidR="00C871A7">
        <w:rPr>
          <w:rFonts w:eastAsiaTheme="minorEastAsia"/>
        </w:rPr>
        <w:t>shows</w:t>
      </w:r>
      <w:r w:rsidR="00FA4393">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62251B">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5]"},"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706E4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706E45">
        <w:t>(</w:t>
      </w:r>
      <w:r w:rsidR="00706E45">
        <w:rPr>
          <w:noProof/>
        </w:rPr>
        <w:t>9</w:t>
      </w:r>
      <w:r w:rsidR="00706E4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3682CF85"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w:t>
      </w:r>
      <w:r>
        <w:rPr>
          <w:rFonts w:eastAsiaTheme="minorEastAsia"/>
        </w:rPr>
        <w:lastRenderedPageBreak/>
        <w:t xml:space="preserve">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7E1CF68F"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34FD4A1C" w:rsidR="00E5422D" w:rsidRDefault="008175D8" w:rsidP="00AA3F93">
      <w:pPr>
        <w:ind w:firstLine="202"/>
        <w:jc w:val="both"/>
      </w:pPr>
      <w:r>
        <w:rPr>
          <w:noProof/>
        </w:rPr>
        <mc:AlternateContent>
          <mc:Choice Requires="wpc">
            <w:drawing>
              <wp:anchor distT="0" distB="0" distL="114300" distR="114300" simplePos="0" relativeHeight="251679744" behindDoc="0" locked="0" layoutInCell="1" allowOverlap="0" wp14:anchorId="60887E43" wp14:editId="74C701BD">
                <wp:simplePos x="0" y="0"/>
                <wp:positionH relativeFrom="margin">
                  <wp:posOffset>2464</wp:posOffset>
                </wp:positionH>
                <wp:positionV relativeFrom="margin">
                  <wp:posOffset>5766195</wp:posOffset>
                </wp:positionV>
                <wp:extent cx="6574155" cy="3007995"/>
                <wp:effectExtent l="0" t="0" r="0" b="1905"/>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22215"/>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CBA0654" w:rsidR="004254E4" w:rsidRDefault="004254E4" w:rsidP="004254E4">
                              <w:pPr>
                                <w:pStyle w:val="FigureCaption"/>
                              </w:pPr>
                              <w:bookmarkStart w:id="66" w:name="_Ref83915264"/>
                              <w:r>
                                <w:t xml:space="preserve">Fig. </w:t>
                              </w:r>
                              <w:fldSimple w:instr=" SEQ Figure \* ARABIC ">
                                <w:r w:rsidR="00706E45">
                                  <w:rPr>
                                    <w:noProof/>
                                  </w:rPr>
                                  <w:t>9</w:t>
                                </w:r>
                              </w:fldSimple>
                              <w:bookmarkEnd w:id="66"/>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490" r="490"/>
                          <a:stretch/>
                        </pic:blipFill>
                        <pic:spPr bwMode="auto">
                          <a:xfrm>
                            <a:off x="2948" y="245110"/>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3">
                            <a:extLst>
                              <a:ext uri="{96DAC541-7B7A-43D3-8B79-37D633B846F1}">
                                <asvg:svgBlip xmlns:asvg="http://schemas.microsoft.com/office/drawing/2016/SVG/main" r:embed="rId24"/>
                              </a:ext>
                            </a:extLst>
                          </a:blip>
                          <a:srcRect l="1272" r="1272"/>
                          <a:stretch/>
                        </pic:blipFill>
                        <pic:spPr bwMode="auto">
                          <a:xfrm>
                            <a:off x="3185826" y="204120"/>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2352"/>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0"/>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39" editas="canvas" style="position:absolute;left:0;text-align:left;margin-left:.2pt;margin-top:454.05pt;width:517.65pt;height:236.85pt;z-index:251679744;mso-position-horizontal-relative:margin;mso-position-vertical-relative:margin;mso-width-relative:margin;mso-height-relative:margin" coordsize="65741,300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MTk3Ljg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NTIuMzMzMyA3MC43ODE3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UyLjMzMzMgMjUuNTYzMy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xOTEuNS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" o:allowoverlap="f">
                <v:shape id="_x0000_s1140" type="#_x0000_t75" style="position:absolute;width:65741;height:30079;visibility:visible;mso-wrap-style:square">
                  <v:fill o:detectmouseclick="t"/>
                  <v:path o:connecttype="none"/>
                </v:shape>
                <v:shape id="Text Box 84" o:spid="_x0000_s1141" type="#_x0000_t202" style="position:absolute;left:29;top:25222;width:65630;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CBA0654" w:rsidR="004254E4" w:rsidRDefault="004254E4" w:rsidP="004254E4">
                        <w:pPr>
                          <w:pStyle w:val="FigureCaption"/>
                        </w:pPr>
                        <w:bookmarkStart w:id="67" w:name="_Ref83915264"/>
                        <w:r>
                          <w:t xml:space="preserve">Fig. </w:t>
                        </w:r>
                        <w:fldSimple w:instr=" SEQ Figure \* ARABIC ">
                          <w:r w:rsidR="00706E45">
                            <w:rPr>
                              <w:noProof/>
                            </w:rPr>
                            <w:t>9</w:t>
                          </w:r>
                        </w:fldSimple>
                        <w:bookmarkEnd w:id="67"/>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2" type="#_x0000_t75" style="position:absolute;left:29;top:2451;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5" o:title="" cropleft="321f" cropright="321f"/>
                </v:shape>
                <v:shape id="Graphic 86" o:spid="_x0000_s1143" type="#_x0000_t75" style="position:absolute;left:31858;top:2041;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6" o:title="" cropleft="834f" cropright="834f"/>
                </v:shape>
                <v:shape id="Text Box 20" o:spid="_x0000_s1144" type="#_x0000_t202" style="position:absolute;left:11813;top:123;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5" type="#_x0000_t202" style="position:absolute;left:43525;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anchory="margin"/>
              </v:group>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0E99F82E" w:rsidR="00E5422D" w:rsidRDefault="00087A81"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75190435">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6"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" o:allowoverlap="f" stroked="f">
                <v:textbox>
                  <w:txbxContent>
                    <w:p w14:paraId="06E07720" w14:textId="255C15E1" w:rsidR="00E5422D" w:rsidRDefault="00E5422D" w:rsidP="00E5422D">
                      <w:pPr>
                        <w:pStyle w:val="TableTitle"/>
                      </w:pPr>
                      <w:r>
                        <w:t>Table I</w:t>
                      </w:r>
                      <w:r w:rsidR="00A848FF">
                        <w:t>V</w:t>
                      </w:r>
                    </w:p>
                    <w:p w14:paraId="172134F9" w14:textId="4588CD5F" w:rsidR="00B57EB1" w:rsidRDefault="00E5422D" w:rsidP="00B57EB1">
                      <w:pPr>
                        <w:pStyle w:val="TableTitle"/>
                      </w:pPr>
                      <w:r w:rsidRPr="0084672E">
                        <w:t>Cross coupling and nonlinearity during axis sweeps</w:t>
                      </w:r>
                      <w:r w:rsidR="00B57EB1">
                        <w:fldChar w:fldCharType="begin"/>
                      </w:r>
                      <w:r w:rsidR="00B57EB1">
                        <w:instrText xml:space="preserve"> LINK Excel.Sheet.12 "C:\\Users\\robma\\Documents\\Work\\ilemt_papers\\calibration\\axis_stats_cal_9_16_premo_rotated_dipole.xlsx" "short!R1C1:R8C6" \a \f 4 \h </w:instrText>
                      </w:r>
                      <w:r w:rsidR="00B57EB1">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B57EB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B57EB1" w:rsidRPr="00B57EB1" w:rsidRDefault="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B57EB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B57EB1" w:rsidRPr="00B57EB1" w:rsidRDefault="00B57EB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B57EB1" w:rsidRPr="00B57EB1" w:rsidRDefault="00B57EB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69B48523"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B57EB1" w:rsidRPr="00B57EB1" w:rsidRDefault="00B57EB1" w:rsidP="00B57EB1">
                            <w:pPr>
                              <w:jc w:val="center"/>
                              <w:rPr>
                                <w:rFonts w:ascii="Calibri" w:hAnsi="Calibri" w:cs="Calibri"/>
                                <w:color w:val="000000"/>
                                <w:sz w:val="16"/>
                                <w:szCs w:val="16"/>
                              </w:rPr>
                            </w:pPr>
                            <w:proofErr w:type="spellStart"/>
                            <w:r w:rsidRPr="00B57EB1">
                              <w:rPr>
                                <w:rFonts w:ascii="Calibri" w:hAnsi="Calibri" w:cs="Calibri"/>
                                <w:color w:val="000000"/>
                                <w:sz w:val="16"/>
                                <w:szCs w:val="16"/>
                              </w:rPr>
                              <w:t>RzRyRz</w:t>
                            </w:r>
                            <w:proofErr w:type="spellEnd"/>
                          </w:p>
                        </w:tc>
                      </w:tr>
                      <w:tr w:rsidR="00B57EB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B57EB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B57EB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B57EB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B57EB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B57EB1" w:rsidRPr="00B57EB1" w:rsidRDefault="00B57EB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B57EB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B57EB1" w:rsidRPr="00B57EB1" w:rsidRDefault="00B57EB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B57EB1" w:rsidRPr="00B57EB1" w:rsidRDefault="00B57EB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E5422D" w:rsidRDefault="00B57EB1" w:rsidP="00E5422D">
                      <w:r>
                        <w:fldChar w:fldCharType="end"/>
                      </w:r>
                    </w:p>
                  </w:txbxContent>
                </v:textbox>
                <w10:wrap type="topAndBottom" anchorx="margin" anchory="margin"/>
              </v:shape>
            </w:pict>
          </mc:Fallback>
        </mc:AlternateContent>
      </w:r>
      <w:r w:rsidR="003706A6">
        <w:rPr>
          <w:noProof/>
        </w:rPr>
        <mc:AlternateContent>
          <mc:Choice Requires="wpc">
            <w:drawing>
              <wp:anchor distT="0" distB="0" distL="114300" distR="114300" simplePos="0" relativeHeight="251681792" behindDoc="0" locked="0" layoutInCell="1" allowOverlap="0" wp14:anchorId="4B3113B6" wp14:editId="4AD21E84">
                <wp:simplePos x="0" y="0"/>
                <wp:positionH relativeFrom="margin">
                  <wp:align>left</wp:align>
                </wp:positionH>
                <wp:positionV relativeFrom="margin">
                  <wp:align>top</wp:align>
                </wp:positionV>
                <wp:extent cx="3200400" cy="2167128"/>
                <wp:effectExtent l="0" t="0" r="0" b="508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27B8E32" w:rsidR="00361331" w:rsidRPr="00B376F6" w:rsidRDefault="00361331" w:rsidP="00361331">
                              <w:pPr>
                                <w:pStyle w:val="FigureCaption"/>
                              </w:pPr>
                              <w:bookmarkStart w:id="68" w:name="_Ref83901462"/>
                              <w:r>
                                <w:t xml:space="preserve">Fig. </w:t>
                              </w:r>
                              <w:fldSimple w:instr=" SEQ Figure \* ARABIC ">
                                <w:r w:rsidR="00706E45">
                                  <w:rPr>
                                    <w:noProof/>
                                  </w:rPr>
                                  <w:t>10</w:t>
                                </w:r>
                              </w:fldSimple>
                              <w:bookmarkEnd w:id="68"/>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7">
                            <a:extLst>
                              <a:ext uri="{96DAC541-7B7A-43D3-8B79-37D633B846F1}">
                                <asvg:svgBlip xmlns:asvg="http://schemas.microsoft.com/office/drawing/2016/SVG/main" r:embed="rId28"/>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7" editas="canvas" style="position:absolute;left:0;text-align:left;margin-left:0;margin-top:0;width:252pt;height:170.65pt;z-index:251681792;mso-position-horizontal:left;mso-position-horizontal-relative:margin;mso-position-vertical:top;mso-position-vertical-relative:margin;mso-width-relative:margin;mso-height-relative:margin" coordsize="32004,2166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" o:allowoverlap="f">
                <v:shape id="_x0000_s1148" type="#_x0000_t75" style="position:absolute;width:32004;height:21666;visibility:visible;mso-wrap-style:square">
                  <v:fill o:detectmouseclick="t"/>
                  <v:path o:connecttype="none"/>
                </v:shape>
                <v:shape id="Text Box 84" o:spid="_x0000_s1149" type="#_x0000_t202" style="position:absolute;left:184;top:17774;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27B8E32" w:rsidR="00361331" w:rsidRPr="00B376F6" w:rsidRDefault="00361331" w:rsidP="00361331">
                        <w:pPr>
                          <w:pStyle w:val="FigureCaption"/>
                        </w:pPr>
                        <w:bookmarkStart w:id="69" w:name="_Ref83901462"/>
                        <w:r>
                          <w:t xml:space="preserve">Fig. </w:t>
                        </w:r>
                        <w:fldSimple w:instr=" SEQ Figure \* ARABIC ">
                          <w:r w:rsidR="00706E45">
                            <w:rPr>
                              <w:noProof/>
                            </w:rPr>
                            <w:t>10</w:t>
                          </w:r>
                        </w:fldSimple>
                        <w:bookmarkEnd w:id="6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50"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9" o:title="" croptop="2607f" cropleft="1050f" cropright="1050f"/>
                </v:shape>
                <v:shape id="Text Box 20" o:spid="_x0000_s1151"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52"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anchory="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ins w:id="70" w:author=" " w:date="2021-12-22T18:01:00Z">
        <w:r w:rsidR="00706E45">
          <w:t xml:space="preserve">Fig. </w:t>
        </w:r>
        <w:r w:rsidR="00706E45">
          <w:rPr>
            <w:noProof/>
          </w:rPr>
          <w:t>10</w:t>
        </w:r>
      </w:ins>
      <w:del w:id="71" w:author=" " w:date="2021-12-22T18:01:00Z">
        <w:r w:rsidR="00AB500A" w:rsidDel="00706E45">
          <w:delText xml:space="preserve">Fig. </w:delText>
        </w:r>
        <w:r w:rsidR="00AB500A" w:rsidDel="00706E45">
          <w:rPr>
            <w:noProof/>
          </w:rPr>
          <w:delText>9</w:delText>
        </w:r>
      </w:del>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2855112C" w:rsidR="00482F47" w:rsidRDefault="0049102C" w:rsidP="00482F47">
      <w:pPr>
        <w:ind w:firstLine="202"/>
        <w:jc w:val="both"/>
      </w:pPr>
      <w:r>
        <w:rPr>
          <w:noProof/>
        </w:rPr>
        <w:lastRenderedPageBreak/>
        <mc:AlternateContent>
          <mc:Choice Requires="wps">
            <w:drawing>
              <wp:anchor distT="45720" distB="45720" distL="114300" distR="114300" simplePos="0" relativeHeight="251695104" behindDoc="0" locked="0" layoutInCell="1" allowOverlap="0" wp14:anchorId="63F90586" wp14:editId="33E19679">
                <wp:simplePos x="0" y="0"/>
                <wp:positionH relativeFrom="margin">
                  <wp:align>right</wp:align>
                </wp:positionH>
                <wp:positionV relativeFrom="margin">
                  <wp:align>bottom</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1E3AFC99" w14:textId="77777777" w:rsidR="0049102C" w:rsidRDefault="003A2E34" w:rsidP="003A2E34">
                            <w:pPr>
                              <w:pStyle w:val="TableTitle"/>
                              <w:rPr>
                                <w:smallCaps w:val="0"/>
                                <w:sz w:val="20"/>
                                <w:szCs w:val="20"/>
                              </w:rPr>
                            </w:pPr>
                            <w:r>
                              <w:t>Calibration residues, RMS per point</w:t>
                            </w:r>
                            <w:r>
                              <w:fldChar w:fldCharType="begin"/>
                            </w:r>
                            <w:r>
                              <w:instrText xml:space="preserve"> LINK </w:instrText>
                            </w:r>
                            <w:r w:rsidR="0049102C">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49102C"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49102C" w:rsidRPr="0049102C" w:rsidRDefault="0049102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49102C" w:rsidRPr="0049102C" w:rsidRDefault="0049102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49102C" w:rsidRPr="0049102C" w:rsidRDefault="0049102C" w:rsidP="0049102C">
                                  <w:pPr>
                                    <w:jc w:val="center"/>
                                    <w:rPr>
                                      <w:color w:val="000000"/>
                                      <w:sz w:val="16"/>
                                      <w:szCs w:val="16"/>
                                    </w:rPr>
                                  </w:pPr>
                                  <w:r w:rsidRPr="0049102C">
                                    <w:rPr>
                                      <w:color w:val="000000"/>
                                      <w:sz w:val="16"/>
                                      <w:szCs w:val="16"/>
                                    </w:rPr>
                                    <w:t>Source type</w:t>
                                  </w:r>
                                </w:p>
                              </w:tc>
                            </w:tr>
                            <w:tr w:rsidR="0049102C"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49102C" w:rsidRPr="0049102C" w:rsidRDefault="0049102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49102C" w:rsidRPr="0049102C" w:rsidRDefault="0049102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49102C" w:rsidRPr="0049102C" w:rsidRDefault="0049102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49102C" w:rsidRPr="0049102C" w:rsidRDefault="0049102C" w:rsidP="0049102C">
                                  <w:pPr>
                                    <w:jc w:val="center"/>
                                    <w:rPr>
                                      <w:color w:val="000000"/>
                                      <w:sz w:val="16"/>
                                      <w:szCs w:val="16"/>
                                    </w:rPr>
                                  </w:pPr>
                                  <w:r w:rsidRPr="0049102C">
                                    <w:rPr>
                                      <w:color w:val="000000"/>
                                      <w:sz w:val="16"/>
                                      <w:szCs w:val="16"/>
                                    </w:rPr>
                                    <w:t>Concentric</w:t>
                                  </w:r>
                                </w:p>
                              </w:tc>
                            </w:tr>
                            <w:tr w:rsidR="0049102C"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49102C" w:rsidRPr="0049102C" w:rsidRDefault="0049102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49102C" w:rsidRPr="0049102C" w:rsidRDefault="0049102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49102C" w:rsidRPr="0049102C" w:rsidRDefault="0049102C" w:rsidP="0049102C">
                                  <w:pPr>
                                    <w:jc w:val="center"/>
                                    <w:rPr>
                                      <w:color w:val="000000"/>
                                      <w:sz w:val="16"/>
                                      <w:szCs w:val="16"/>
                                    </w:rPr>
                                  </w:pPr>
                                  <w:r w:rsidRPr="0049102C">
                                    <w:rPr>
                                      <w:color w:val="000000"/>
                                      <w:sz w:val="16"/>
                                      <w:szCs w:val="16"/>
                                    </w:rPr>
                                    <w:t>0.52%</w:t>
                                  </w:r>
                                </w:p>
                              </w:tc>
                            </w:tr>
                            <w:tr w:rsidR="0049102C"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49102C" w:rsidRPr="0049102C" w:rsidRDefault="0049102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49102C" w:rsidRPr="0049102C" w:rsidRDefault="0049102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49102C" w:rsidRPr="0049102C" w:rsidRDefault="0049102C" w:rsidP="0049102C">
                                  <w:pPr>
                                    <w:jc w:val="center"/>
                                    <w:rPr>
                                      <w:color w:val="000000"/>
                                      <w:sz w:val="16"/>
                                      <w:szCs w:val="16"/>
                                    </w:rPr>
                                  </w:pPr>
                                  <w:r w:rsidRPr="0049102C">
                                    <w:rPr>
                                      <w:color w:val="000000"/>
                                      <w:sz w:val="16"/>
                                      <w:szCs w:val="16"/>
                                    </w:rPr>
                                    <w:t>1.16%</w:t>
                                  </w:r>
                                </w:p>
                              </w:tc>
                            </w:tr>
                            <w:tr w:rsidR="0049102C"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49102C" w:rsidRPr="0049102C" w:rsidRDefault="0049102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49102C" w:rsidRPr="0049102C" w:rsidRDefault="0049102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49102C" w:rsidRPr="0049102C" w:rsidRDefault="0049102C" w:rsidP="0049102C">
                                  <w:pPr>
                                    <w:jc w:val="center"/>
                                    <w:rPr>
                                      <w:color w:val="000000"/>
                                      <w:sz w:val="16"/>
                                      <w:szCs w:val="16"/>
                                    </w:rPr>
                                  </w:pPr>
                                  <w:r w:rsidRPr="0049102C">
                                    <w:rPr>
                                      <w:color w:val="000000"/>
                                      <w:sz w:val="16"/>
                                      <w:szCs w:val="16"/>
                                    </w:rPr>
                                    <w:t>0.71%</w:t>
                                  </w:r>
                                </w:p>
                              </w:tc>
                            </w:tr>
                            <w:tr w:rsidR="0049102C"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49102C" w:rsidRPr="0049102C" w:rsidRDefault="0049102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49102C" w:rsidRPr="0049102C" w:rsidRDefault="0049102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49102C" w:rsidRPr="0049102C" w:rsidRDefault="0049102C" w:rsidP="0049102C">
                                  <w:pPr>
                                    <w:jc w:val="center"/>
                                    <w:rPr>
                                      <w:color w:val="000000"/>
                                      <w:sz w:val="16"/>
                                      <w:szCs w:val="16"/>
                                    </w:rPr>
                                  </w:pPr>
                                  <w:r w:rsidRPr="0049102C">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3" type="#_x0000_t202" style="position:absolute;left:0;text-align:left;margin-left:201.5pt;margin-top:0;width:252.7pt;height:92.15pt;z-index:25169510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3A2E34" w:rsidRDefault="003A2E34" w:rsidP="003A2E34">
                      <w:pPr>
                        <w:pStyle w:val="TableTitle"/>
                      </w:pPr>
                      <w:r>
                        <w:t>Table V</w:t>
                      </w:r>
                    </w:p>
                    <w:p w14:paraId="1E3AFC99" w14:textId="77777777" w:rsidR="0049102C" w:rsidRDefault="003A2E34" w:rsidP="003A2E34">
                      <w:pPr>
                        <w:pStyle w:val="TableTitle"/>
                        <w:rPr>
                          <w:smallCaps w:val="0"/>
                          <w:sz w:val="20"/>
                          <w:szCs w:val="20"/>
                        </w:rPr>
                      </w:pPr>
                      <w:r>
                        <w:t>Calibration residues, RMS per point</w:t>
                      </w:r>
                      <w:r>
                        <w:fldChar w:fldCharType="begin"/>
                      </w:r>
                      <w:r>
                        <w:instrText xml:space="preserve"> LINK </w:instrText>
                      </w:r>
                      <w:r w:rsidR="0049102C">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49102C"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49102C" w:rsidRPr="0049102C" w:rsidRDefault="0049102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49102C" w:rsidRPr="0049102C" w:rsidRDefault="0049102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49102C" w:rsidRPr="0049102C" w:rsidRDefault="0049102C" w:rsidP="0049102C">
                            <w:pPr>
                              <w:jc w:val="center"/>
                              <w:rPr>
                                <w:color w:val="000000"/>
                                <w:sz w:val="16"/>
                                <w:szCs w:val="16"/>
                              </w:rPr>
                            </w:pPr>
                            <w:r w:rsidRPr="0049102C">
                              <w:rPr>
                                <w:color w:val="000000"/>
                                <w:sz w:val="16"/>
                                <w:szCs w:val="16"/>
                              </w:rPr>
                              <w:t>Source type</w:t>
                            </w:r>
                          </w:p>
                        </w:tc>
                      </w:tr>
                      <w:tr w:rsidR="0049102C"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49102C" w:rsidRPr="0049102C" w:rsidRDefault="0049102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49102C" w:rsidRPr="0049102C" w:rsidRDefault="0049102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49102C" w:rsidRPr="0049102C" w:rsidRDefault="0049102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09C6B618" w14:textId="77777777" w:rsidR="0049102C" w:rsidRPr="0049102C" w:rsidRDefault="0049102C" w:rsidP="0049102C">
                            <w:pPr>
                              <w:jc w:val="center"/>
                              <w:rPr>
                                <w:color w:val="000000"/>
                                <w:sz w:val="16"/>
                                <w:szCs w:val="16"/>
                              </w:rPr>
                            </w:pPr>
                            <w:r w:rsidRPr="0049102C">
                              <w:rPr>
                                <w:color w:val="000000"/>
                                <w:sz w:val="16"/>
                                <w:szCs w:val="16"/>
                              </w:rPr>
                              <w:t>Concentric</w:t>
                            </w:r>
                          </w:p>
                        </w:tc>
                      </w:tr>
                      <w:tr w:rsidR="0049102C"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49102C" w:rsidRPr="0049102C" w:rsidRDefault="0049102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49102C" w:rsidRPr="0049102C" w:rsidRDefault="0049102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49102C" w:rsidRPr="0049102C" w:rsidRDefault="0049102C" w:rsidP="0049102C">
                            <w:pPr>
                              <w:jc w:val="center"/>
                              <w:rPr>
                                <w:color w:val="000000"/>
                                <w:sz w:val="16"/>
                                <w:szCs w:val="16"/>
                              </w:rPr>
                            </w:pPr>
                            <w:r w:rsidRPr="0049102C">
                              <w:rPr>
                                <w:color w:val="000000"/>
                                <w:sz w:val="16"/>
                                <w:szCs w:val="16"/>
                              </w:rPr>
                              <w:t>0.52%</w:t>
                            </w:r>
                          </w:p>
                        </w:tc>
                      </w:tr>
                      <w:tr w:rsidR="0049102C"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49102C" w:rsidRPr="0049102C" w:rsidRDefault="0049102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49102C" w:rsidRPr="0049102C" w:rsidRDefault="0049102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49102C" w:rsidRPr="0049102C" w:rsidRDefault="0049102C" w:rsidP="0049102C">
                            <w:pPr>
                              <w:jc w:val="center"/>
                              <w:rPr>
                                <w:color w:val="000000"/>
                                <w:sz w:val="16"/>
                                <w:szCs w:val="16"/>
                              </w:rPr>
                            </w:pPr>
                            <w:r w:rsidRPr="0049102C">
                              <w:rPr>
                                <w:color w:val="000000"/>
                                <w:sz w:val="16"/>
                                <w:szCs w:val="16"/>
                              </w:rPr>
                              <w:t>1.16%</w:t>
                            </w:r>
                          </w:p>
                        </w:tc>
                      </w:tr>
                      <w:tr w:rsidR="0049102C"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49102C" w:rsidRPr="0049102C" w:rsidRDefault="0049102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49102C" w:rsidRPr="0049102C" w:rsidRDefault="0049102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49102C" w:rsidRPr="0049102C" w:rsidRDefault="0049102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49102C" w:rsidRPr="0049102C" w:rsidRDefault="0049102C" w:rsidP="0049102C">
                            <w:pPr>
                              <w:jc w:val="center"/>
                              <w:rPr>
                                <w:color w:val="000000"/>
                                <w:sz w:val="16"/>
                                <w:szCs w:val="16"/>
                              </w:rPr>
                            </w:pPr>
                            <w:r w:rsidRPr="0049102C">
                              <w:rPr>
                                <w:color w:val="000000"/>
                                <w:sz w:val="16"/>
                                <w:szCs w:val="16"/>
                              </w:rPr>
                              <w:t>0.71%</w:t>
                            </w:r>
                          </w:p>
                        </w:tc>
                      </w:tr>
                      <w:tr w:rsidR="0049102C"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49102C" w:rsidRPr="0049102C" w:rsidRDefault="0049102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49102C" w:rsidRPr="0049102C" w:rsidRDefault="0049102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49102C" w:rsidRPr="0049102C" w:rsidRDefault="0049102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49102C" w:rsidRPr="0049102C" w:rsidRDefault="0049102C" w:rsidP="0049102C">
                            <w:pPr>
                              <w:jc w:val="center"/>
                              <w:rPr>
                                <w:color w:val="000000"/>
                                <w:sz w:val="16"/>
                                <w:szCs w:val="16"/>
                              </w:rPr>
                            </w:pPr>
                            <w:r w:rsidRPr="0049102C">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anchory="margin"/>
              </v:shape>
            </w:pict>
          </mc:Fallback>
        </mc:AlternateContent>
      </w:r>
      <w:r w:rsidR="00BB7E7A">
        <w:fldChar w:fldCharType="begin"/>
      </w:r>
      <w:r w:rsidR="00BB7E7A">
        <w:instrText xml:space="preserve"> REF _Ref83915264 \h </w:instrText>
      </w:r>
      <w:r w:rsidR="00BB7E7A">
        <w:fldChar w:fldCharType="separate"/>
      </w:r>
      <w:ins w:id="72" w:author=" " w:date="2021-12-22T18:01:00Z">
        <w:r w:rsidR="00706E45">
          <w:t xml:space="preserve">Fig. </w:t>
        </w:r>
        <w:r w:rsidR="00706E45">
          <w:rPr>
            <w:noProof/>
          </w:rPr>
          <w:t>9</w:t>
        </w:r>
      </w:ins>
      <w:del w:id="73" w:author=" " w:date="2021-12-22T18:01:00Z">
        <w:r w:rsidR="00AB500A" w:rsidDel="00706E45">
          <w:delText xml:space="preserve">Fig. </w:delText>
        </w:r>
        <w:r w:rsidR="00AB500A" w:rsidDel="00706E45">
          <w:rPr>
            <w:noProof/>
          </w:rPr>
          <w:delText>10</w:delText>
        </w:r>
      </w:del>
      <w:r w:rsidR="00BB7E7A">
        <w:fldChar w:fldCharType="end"/>
      </w:r>
      <w:r w:rsidR="00C97BF9">
        <w:t xml:space="preserve"> shows the absolute error and</w:t>
      </w:r>
      <w:r w:rsidR="006B7198">
        <w:t xml:space="preserve"> nonlinearity resulting from sensor motion sweeps on all 6 axes. </w:t>
      </w:r>
      <w:r w:rsidR="000E11B6">
        <w:t xml:space="preserve">Measurements are at 0.5 mm, </w:t>
      </w:r>
      <w:proofErr w:type="gramStart"/>
      <w:r w:rsidR="000E11B6">
        <w:t>0.5 degree</w:t>
      </w:r>
      <w:proofErr w:type="gramEnd"/>
      <w:r w:rsidR="000E11B6">
        <w:t xml:space="preserv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0724DA01"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ins w:id="74" w:author=" " w:date="2021-12-22T18:01:00Z">
        <w:r w:rsidR="00706E45">
          <w:t xml:space="preserve">Fig. </w:t>
        </w:r>
        <w:r w:rsidR="00706E45">
          <w:rPr>
            <w:noProof/>
          </w:rPr>
          <w:t>9</w:t>
        </w:r>
      </w:ins>
      <w:del w:id="75" w:author=" " w:date="2021-12-22T18:01:00Z">
        <w:r w:rsidR="00AB500A" w:rsidDel="00706E45">
          <w:delText xml:space="preserve">Fig. </w:delText>
        </w:r>
        <w:r w:rsidR="00AB500A" w:rsidDel="00706E45">
          <w:rPr>
            <w:noProof/>
          </w:rPr>
          <w:delText>10</w:delText>
        </w:r>
      </w:del>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44D269AB" w:rsidR="00ED7D38" w:rsidRPr="00ED7D38" w:rsidRDefault="00ED7D38" w:rsidP="00ED7D38">
      <w:pPr>
        <w:pStyle w:val="Heading1"/>
      </w:pPr>
      <w:r w:rsidRPr="00ED7D38">
        <w:t>Conclusion</w:t>
      </w:r>
    </w:p>
    <w:p w14:paraId="709A8976" w14:textId="115CC4CA" w:rsidR="003320CE" w:rsidRDefault="003320CE" w:rsidP="00490134">
      <w:pPr>
        <w:pStyle w:val="Text"/>
      </w:pPr>
      <w:r>
        <w:t xml:space="preserve">As the calibration component of the ILEMT open EMT design we only aimed to match the static accuracy of commercial EMTS.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593019F5"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general matrix formulation based on linear transforms and linear homogenous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76" w:name="_Ref90909635"/>
      <w:r w:rsidRPr="002B3C5E">
        <w:rPr>
          <w:smallCaps/>
        </w:rPr>
        <w:t>Appendix: calibration procedures</w:t>
      </w:r>
      <w:bookmarkEnd w:id="76"/>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w:t>
      </w:r>
      <w:r w:rsidR="00662A39">
        <w:t xml:space="preserve">state space or objective </w:t>
      </w:r>
      <w:proofErr w:type="gramStart"/>
      <w:r w:rsidR="00662A39">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78045F36"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or sensor coils, check 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43E8C5CD" w:rsidR="003A2E34" w:rsidRDefault="003A2E34" w:rsidP="003A2E34">
      <w:pPr>
        <w:ind w:firstLine="202"/>
        <w:jc w:val="both"/>
      </w:pPr>
      <w:r>
        <w:t xml:space="preserve">Table V shows the calibration residue for the various calibrations above. This is a measure of the quality of fit </w:t>
      </w:r>
      <w:r>
        <w:lastRenderedPageBreak/>
        <w:t xml:space="preserve">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2B36EB1C"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D502A0">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7]"},"properties":{"noteIndex":0},"schema":"https://github.com/citation-style-language/schema/raw/master/csl-citation.json"}</w:instrText>
      </w:r>
      <w:r w:rsidR="00025757">
        <w:fldChar w:fldCharType="separate"/>
      </w:r>
      <w:r w:rsidR="00F435DA" w:rsidRPr="00F435DA">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40260D">
      <w:pPr>
        <w:pStyle w:val="ReferenceHead"/>
        <w:jc w:val="left"/>
      </w:pPr>
      <w:r>
        <w:t>References</w:t>
      </w:r>
    </w:p>
    <w:p w14:paraId="400056A1" w14:textId="0FBE6E3C" w:rsidR="00987A57" w:rsidRPr="00987A57" w:rsidRDefault="00801A99" w:rsidP="00987A57">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87A57" w:rsidRPr="00987A57">
        <w:rPr>
          <w:noProof/>
          <w:szCs w:val="24"/>
        </w:rPr>
        <w:t>[1]</w:t>
      </w:r>
      <w:r w:rsidR="00987A57" w:rsidRPr="00987A57">
        <w:rPr>
          <w:noProof/>
          <w:szCs w:val="24"/>
        </w:rPr>
        <w:tab/>
        <w:t xml:space="preserve">F. Raab, E. Blood, T. Steiner, and H. Jones, “Magnetic Position and Orientation Tracking System,” </w:t>
      </w:r>
      <w:r w:rsidR="00987A57" w:rsidRPr="00987A57">
        <w:rPr>
          <w:i/>
          <w:iCs/>
          <w:noProof/>
          <w:szCs w:val="24"/>
        </w:rPr>
        <w:t>IEEE Trans. Aerosp. Electron. Syst.</w:t>
      </w:r>
      <w:r w:rsidR="00987A57" w:rsidRPr="00987A57">
        <w:rPr>
          <w:noProof/>
          <w:szCs w:val="24"/>
        </w:rPr>
        <w:t>, vol. AES-15, no. 5, pp. 709–718, Sep. 1979, doi: 10.1109/TAES.1979.308860.</w:t>
      </w:r>
    </w:p>
    <w:p w14:paraId="68084656"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w:t>
      </w:r>
      <w:r w:rsidRPr="00987A57">
        <w:rPr>
          <w:noProof/>
          <w:szCs w:val="24"/>
        </w:rPr>
        <w:tab/>
        <w:t xml:space="preserve">R. A. Maclachlan </w:t>
      </w:r>
      <w:r w:rsidRPr="00987A57">
        <w:rPr>
          <w:i/>
          <w:iCs/>
          <w:noProof/>
          <w:szCs w:val="24"/>
        </w:rPr>
        <w:t>et al.</w:t>
      </w:r>
      <w:r w:rsidRPr="00987A57">
        <w:rPr>
          <w:noProof/>
          <w:szCs w:val="24"/>
        </w:rPr>
        <w:t xml:space="preserve">, “Electromagnetic tracker for active handheld robotic systems,” in </w:t>
      </w:r>
      <w:r w:rsidRPr="00987A57">
        <w:rPr>
          <w:i/>
          <w:iCs/>
          <w:noProof/>
          <w:szCs w:val="24"/>
        </w:rPr>
        <w:t>Proc IEEE Sensors Conf</w:t>
      </w:r>
      <w:r w:rsidRPr="00987A57">
        <w:rPr>
          <w:noProof/>
          <w:szCs w:val="24"/>
        </w:rPr>
        <w:t>, Jan. 2016, p. accepted, doi: 10.1109/ICSENS.2016.7808415.</w:t>
      </w:r>
    </w:p>
    <w:p w14:paraId="207F4801"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3]</w:t>
      </w:r>
      <w:r w:rsidRPr="00987A57">
        <w:rPr>
          <w:noProof/>
          <w:szCs w:val="24"/>
        </w:rPr>
        <w:tab/>
        <w:t xml:space="preserve">H. A. Jaeger </w:t>
      </w:r>
      <w:r w:rsidRPr="00987A57">
        <w:rPr>
          <w:i/>
          <w:iCs/>
          <w:noProof/>
          <w:szCs w:val="24"/>
        </w:rPr>
        <w:t>et al.</w:t>
      </w:r>
      <w:r w:rsidRPr="00987A57">
        <w:rPr>
          <w:noProof/>
          <w:szCs w:val="24"/>
        </w:rPr>
        <w:t xml:space="preserve">, “Anser EMT: the first open-source electromagnetic tracking platform for image-guided interventions,” </w:t>
      </w:r>
      <w:r w:rsidRPr="00987A57">
        <w:rPr>
          <w:i/>
          <w:iCs/>
          <w:noProof/>
          <w:szCs w:val="24"/>
        </w:rPr>
        <w:t>Int. J. Comput. Assist. Radiol. Surg.</w:t>
      </w:r>
      <w:r w:rsidRPr="00987A57">
        <w:rPr>
          <w:noProof/>
          <w:szCs w:val="24"/>
        </w:rPr>
        <w:t>, vol. 12, no. 6, pp. 1059–1067, 2017, doi: 10.1007/s11548-017-1568-7.</w:t>
      </w:r>
    </w:p>
    <w:p w14:paraId="4DFA2461"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4]</w:t>
      </w:r>
      <w:r w:rsidRPr="00987A57">
        <w:rPr>
          <w:noProof/>
          <w:szCs w:val="24"/>
        </w:rPr>
        <w:tab/>
        <w:t xml:space="preserve">W. Kim, J. Song, and F. C. Park, “Closed-Form Position and Orientation Estimation for a Three-Axis Electromagnetic Tracking System,” </w:t>
      </w:r>
      <w:r w:rsidRPr="00987A57">
        <w:rPr>
          <w:i/>
          <w:iCs/>
          <w:noProof/>
          <w:szCs w:val="24"/>
        </w:rPr>
        <w:t>IEEE Trans. Ind. Electron.</w:t>
      </w:r>
      <w:r w:rsidRPr="00987A57">
        <w:rPr>
          <w:noProof/>
          <w:szCs w:val="24"/>
        </w:rPr>
        <w:t>, vol. 65, no. 5, pp. 4331–4337, 2018, doi: 10.1109/TIE.2017.2760244.</w:t>
      </w:r>
    </w:p>
    <w:p w14:paraId="10528B29"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5]</w:t>
      </w:r>
      <w:r w:rsidRPr="00987A57">
        <w:rPr>
          <w:noProof/>
          <w:szCs w:val="24"/>
        </w:rPr>
        <w:tab/>
        <w:t xml:space="preserve">C. Hu, S. Song, X. Wang, M. Q.-H. H. Meng, and B. Li, “A novel positioning and orientation system based on three-axis magnetic coils,” </w:t>
      </w:r>
      <w:r w:rsidRPr="00987A57">
        <w:rPr>
          <w:i/>
          <w:iCs/>
          <w:noProof/>
          <w:szCs w:val="24"/>
        </w:rPr>
        <w:t>IEEE Trans. Magn.</w:t>
      </w:r>
      <w:r w:rsidRPr="00987A57">
        <w:rPr>
          <w:noProof/>
          <w:szCs w:val="24"/>
        </w:rPr>
        <w:t>, vol. 48, no. 7, pp. 2211–2219, Jul. 2012, doi: 10.1109/TMAG.2012.2188537.</w:t>
      </w:r>
    </w:p>
    <w:p w14:paraId="49B1694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6]</w:t>
      </w:r>
      <w:r w:rsidRPr="00987A57">
        <w:rPr>
          <w:noProof/>
          <w:szCs w:val="24"/>
        </w:rPr>
        <w:tab/>
        <w:t xml:space="preserve">M. Teixeira Silva, E. Santos, L. Batista, and J. Araújo, “Alternative Analytical Solution for Position and Orientation in Electromagnetic Motion Tracking Systems,” </w:t>
      </w:r>
      <w:r w:rsidRPr="00987A57">
        <w:rPr>
          <w:i/>
          <w:iCs/>
          <w:noProof/>
          <w:szCs w:val="24"/>
        </w:rPr>
        <w:t>WSEAS Trans. Syst.</w:t>
      </w:r>
      <w:r w:rsidRPr="00987A57">
        <w:rPr>
          <w:noProof/>
          <w:szCs w:val="24"/>
        </w:rPr>
        <w:t>, vol. 16, pp. 225–233, Aug. 2017.</w:t>
      </w:r>
    </w:p>
    <w:p w14:paraId="3620AA4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7]</w:t>
      </w:r>
      <w:r w:rsidRPr="00987A57">
        <w:rPr>
          <w:noProof/>
          <w:szCs w:val="24"/>
        </w:rPr>
        <w:tab/>
        <w:t>K. O’Donoghue, “Electromagnetic tracking and steering for catheter navigation,” University College Cork, 2014.</w:t>
      </w:r>
    </w:p>
    <w:p w14:paraId="1E312556"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8]</w:t>
      </w:r>
      <w:r w:rsidRPr="00987A57">
        <w:rPr>
          <w:noProof/>
          <w:szCs w:val="24"/>
        </w:rPr>
        <w:tab/>
        <w:t xml:space="preserve">T. Bien and G. Rose, “Algorithm for calibration of the electromagnetic tracking system,” in </w:t>
      </w:r>
      <w:r w:rsidRPr="00987A57">
        <w:rPr>
          <w:i/>
          <w:iCs/>
          <w:noProof/>
          <w:szCs w:val="24"/>
        </w:rPr>
        <w:t>Proceedings of 2012 IEEE-EMBS International Conference on Biomedical and Health Informatics</w:t>
      </w:r>
      <w:r w:rsidRPr="00987A57">
        <w:rPr>
          <w:noProof/>
          <w:szCs w:val="24"/>
        </w:rPr>
        <w:t>, 2012, pp. 85–88, doi: 10.1109/BHI.2012.6211512.</w:t>
      </w:r>
    </w:p>
    <w:p w14:paraId="5E7208EA"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9]</w:t>
      </w:r>
      <w:r w:rsidRPr="00987A57">
        <w:rPr>
          <w:noProof/>
          <w:szCs w:val="24"/>
        </w:rPr>
        <w:tab/>
        <w:t xml:space="preserve">A. Plotkin, V. Kucher, Y. Horen, and E. Paperno, “A </w:t>
      </w:r>
      <w:r w:rsidRPr="00987A57">
        <w:rPr>
          <w:noProof/>
          <w:szCs w:val="24"/>
        </w:rPr>
        <w:t xml:space="preserve">New Calibration Procedure for Magnetic Tracking Systems,” </w:t>
      </w:r>
      <w:r w:rsidRPr="00987A57">
        <w:rPr>
          <w:i/>
          <w:iCs/>
          <w:noProof/>
          <w:szCs w:val="24"/>
        </w:rPr>
        <w:t>IEEE Trans. Magn.</w:t>
      </w:r>
      <w:r w:rsidRPr="00987A57">
        <w:rPr>
          <w:noProof/>
          <w:szCs w:val="24"/>
        </w:rPr>
        <w:t>, vol. 44, no. 11, pp. 4525–4528, Nov. 2008, doi: 10.1109/TMAG.2008.2003056.</w:t>
      </w:r>
    </w:p>
    <w:p w14:paraId="57CCED72"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0]</w:t>
      </w:r>
      <w:r w:rsidRPr="00987A57">
        <w:rPr>
          <w:noProof/>
          <w:szCs w:val="24"/>
        </w:rPr>
        <w:tab/>
        <w:t xml:space="preserve">Xin Ge, Yifeng Wang, Ning Ding, Xiaomei Wu, Yuanyuan Wang, and Zuxiang Fang, “An Electromagnetic Tracking Method Using Rotating Orthogonal Coils,” </w:t>
      </w:r>
      <w:r w:rsidRPr="00987A57">
        <w:rPr>
          <w:i/>
          <w:iCs/>
          <w:noProof/>
          <w:szCs w:val="24"/>
        </w:rPr>
        <w:t>IEEE Trans. Magn.</w:t>
      </w:r>
      <w:r w:rsidRPr="00987A57">
        <w:rPr>
          <w:noProof/>
          <w:szCs w:val="24"/>
        </w:rPr>
        <w:t>, vol. 48, no. 12, pp. 4802–4810, Dec. 2012, doi: 10.1109/TMAG.2012.2203917.</w:t>
      </w:r>
    </w:p>
    <w:p w14:paraId="6BBE129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1]</w:t>
      </w:r>
      <w:r w:rsidRPr="00987A57">
        <w:rPr>
          <w:noProof/>
          <w:szCs w:val="24"/>
        </w:rPr>
        <w:tab/>
        <w:t xml:space="preserve">M. Schneider and C. Stevens, “Development and testing of a new magnetic-tracking device for image guidance,” in </w:t>
      </w:r>
      <w:r w:rsidRPr="00987A57">
        <w:rPr>
          <w:i/>
          <w:iCs/>
          <w:noProof/>
          <w:szCs w:val="24"/>
        </w:rPr>
        <w:t>Medical Imaging 2007: Visualization and Image-Guided Procedures</w:t>
      </w:r>
      <w:r w:rsidRPr="00987A57">
        <w:rPr>
          <w:noProof/>
          <w:szCs w:val="24"/>
        </w:rPr>
        <w:t>, Mar. 2007, vol. 6505, pp. 65090I-65090I–11, doi: 10.1117/12.713249.</w:t>
      </w:r>
    </w:p>
    <w:p w14:paraId="75DC256F"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2]</w:t>
      </w:r>
      <w:r w:rsidRPr="00987A57">
        <w:rPr>
          <w:noProof/>
          <w:szCs w:val="24"/>
        </w:rPr>
        <w:tab/>
        <w:t>J. Hummel, M. Figl, M. Bax, R. Shahidi, H. Bergmann, and W. Birkfellner, “Evaluation of dynamic electromagnetic tracking deviation,” Feb. 2009, p. 72612U, doi: 10.1117/12.813645.</w:t>
      </w:r>
    </w:p>
    <w:p w14:paraId="199519D3"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3]</w:t>
      </w:r>
      <w:r w:rsidRPr="00987A57">
        <w:rPr>
          <w:noProof/>
          <w:szCs w:val="24"/>
        </w:rPr>
        <w:tab/>
        <w:t xml:space="preserve">D. Kügler </w:t>
      </w:r>
      <w:r w:rsidRPr="00987A57">
        <w:rPr>
          <w:i/>
          <w:iCs/>
          <w:noProof/>
          <w:szCs w:val="24"/>
        </w:rPr>
        <w:t>et al.</w:t>
      </w:r>
      <w:r w:rsidRPr="00987A57">
        <w:rPr>
          <w:noProof/>
          <w:szCs w:val="24"/>
        </w:rPr>
        <w:t xml:space="preserve">, “High-precision evaluation of electromagnetic tracking,” </w:t>
      </w:r>
      <w:r w:rsidRPr="00987A57">
        <w:rPr>
          <w:i/>
          <w:iCs/>
          <w:noProof/>
          <w:szCs w:val="24"/>
        </w:rPr>
        <w:t>Int. J. Comput. Assist. Radiol. Surg.</w:t>
      </w:r>
      <w:r w:rsidRPr="00987A57">
        <w:rPr>
          <w:noProof/>
          <w:szCs w:val="24"/>
        </w:rPr>
        <w:t>, vol. 14, no. 7, pp. 1127–1135, 2019, doi: 10.1007/s11548-019-01959-5.</w:t>
      </w:r>
    </w:p>
    <w:p w14:paraId="080C68E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4]</w:t>
      </w:r>
      <w:r w:rsidRPr="00987A57">
        <w:rPr>
          <w:noProof/>
          <w:szCs w:val="24"/>
        </w:rPr>
        <w:tab/>
        <w:t xml:space="preserve">D. D. Frantz, A. D. Wiles, S. E. Leis, and S. R. Kirsch, “Accuracy assessment protocols for electromagnetic tracking systems,” </w:t>
      </w:r>
      <w:r w:rsidRPr="00987A57">
        <w:rPr>
          <w:i/>
          <w:iCs/>
          <w:noProof/>
          <w:szCs w:val="24"/>
        </w:rPr>
        <w:t>Phys. Med. Biol.</w:t>
      </w:r>
      <w:r w:rsidRPr="00987A57">
        <w:rPr>
          <w:noProof/>
          <w:szCs w:val="24"/>
        </w:rPr>
        <w:t>, vol. 48, no. 14, pp. 2241–2251, Jul. 2003, doi: 10.1088/0031-9155/48/14/314.</w:t>
      </w:r>
    </w:p>
    <w:p w14:paraId="5F222B8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5]</w:t>
      </w:r>
      <w:r w:rsidRPr="00987A57">
        <w:rPr>
          <w:noProof/>
          <w:szCs w:val="24"/>
        </w:rPr>
        <w:tab/>
        <w:t xml:space="preserve">C. Nafis, V. Jensen, L. Beauregard, and P. Anderson, “Method for estimating dynamic EM tracking accuracy of surgical navigation tools,” in </w:t>
      </w:r>
      <w:r w:rsidRPr="00987A57">
        <w:rPr>
          <w:i/>
          <w:iCs/>
          <w:noProof/>
          <w:szCs w:val="24"/>
        </w:rPr>
        <w:t>Proc.SPIE</w:t>
      </w:r>
      <w:r w:rsidRPr="00987A57">
        <w:rPr>
          <w:noProof/>
          <w:szCs w:val="24"/>
        </w:rPr>
        <w:t>, Mar. 2006, vol. 6141, p. 61410K, doi: 10.1117/12.653448.</w:t>
      </w:r>
    </w:p>
    <w:p w14:paraId="3CEDD029"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6]</w:t>
      </w:r>
      <w:r w:rsidRPr="00987A57">
        <w:rPr>
          <w:noProof/>
          <w:szCs w:val="24"/>
        </w:rPr>
        <w:tab/>
        <w:t xml:space="preserve">A. M. Franz, T. Haidegger, W. Birkfellner, K. Cleary, T. M. Peters, and L. Maier-Hein, “Electromagnetic tracking in medicine -A review of technology, validation, and applications,” </w:t>
      </w:r>
      <w:r w:rsidRPr="00987A57">
        <w:rPr>
          <w:i/>
          <w:iCs/>
          <w:noProof/>
          <w:szCs w:val="24"/>
        </w:rPr>
        <w:t>IEEE Trans. Med. Imaging</w:t>
      </w:r>
      <w:r w:rsidRPr="00987A57">
        <w:rPr>
          <w:noProof/>
          <w:szCs w:val="24"/>
        </w:rPr>
        <w:t>, vol. 33, no. 8, pp. 1702–1725, 2014, doi: 10.1109/TMI.2014.2321777.</w:t>
      </w:r>
    </w:p>
    <w:p w14:paraId="0A578C1D"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7]</w:t>
      </w:r>
      <w:r w:rsidRPr="00987A57">
        <w:rPr>
          <w:noProof/>
          <w:szCs w:val="24"/>
        </w:rPr>
        <w:tab/>
        <w:t xml:space="preserve">J. B. Hummel </w:t>
      </w:r>
      <w:r w:rsidRPr="00987A57">
        <w:rPr>
          <w:i/>
          <w:iCs/>
          <w:noProof/>
          <w:szCs w:val="24"/>
        </w:rPr>
        <w:t>et al.</w:t>
      </w:r>
      <w:r w:rsidRPr="00987A57">
        <w:rPr>
          <w:noProof/>
          <w:szCs w:val="24"/>
        </w:rPr>
        <w:t xml:space="preserve">, “Design and application of an assessment protocol for electromagnetic tracking systems,” </w:t>
      </w:r>
      <w:r w:rsidRPr="00987A57">
        <w:rPr>
          <w:i/>
          <w:iCs/>
          <w:noProof/>
          <w:szCs w:val="24"/>
        </w:rPr>
        <w:t>Med. Phys.</w:t>
      </w:r>
      <w:r w:rsidRPr="00987A57">
        <w:rPr>
          <w:noProof/>
          <w:szCs w:val="24"/>
        </w:rPr>
        <w:t>, vol. 32, no. 7, p. 2371, 2005, doi: 10.1118/1.1944327.</w:t>
      </w:r>
    </w:p>
    <w:p w14:paraId="5BA6F87E"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8]</w:t>
      </w:r>
      <w:r w:rsidRPr="00987A57">
        <w:rPr>
          <w:noProof/>
          <w:szCs w:val="24"/>
        </w:rPr>
        <w:tab/>
        <w:t xml:space="preserve">E. Lugez, H. Sadjadi, D. R. Pichora, R. E. Ellis, S. G. Akl, and G. Fichtinger, “Electromagnetic tracking in surgical and interventional environments: usability study,” </w:t>
      </w:r>
      <w:r w:rsidRPr="00987A57">
        <w:rPr>
          <w:i/>
          <w:iCs/>
          <w:noProof/>
          <w:szCs w:val="24"/>
        </w:rPr>
        <w:t>Int. J. Comput. Assist. Radiol. Surg.</w:t>
      </w:r>
      <w:r w:rsidRPr="00987A57">
        <w:rPr>
          <w:noProof/>
          <w:szCs w:val="24"/>
        </w:rPr>
        <w:t>, vol. 10, no. 3, pp. 253–262, 2015, doi: 10.1007/s11548-014-1110-0.</w:t>
      </w:r>
    </w:p>
    <w:p w14:paraId="2F97F050"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19]</w:t>
      </w:r>
      <w:r w:rsidRPr="00987A57">
        <w:rPr>
          <w:noProof/>
          <w:szCs w:val="24"/>
        </w:rPr>
        <w:tab/>
        <w:t xml:space="preserve">V. V. Kindratenko, “A survey of electromagnetic position tracker calibration techniques,” </w:t>
      </w:r>
      <w:r w:rsidRPr="00987A57">
        <w:rPr>
          <w:i/>
          <w:iCs/>
          <w:noProof/>
          <w:szCs w:val="24"/>
        </w:rPr>
        <w:t>Virtual Real.</w:t>
      </w:r>
      <w:r w:rsidRPr="00987A57">
        <w:rPr>
          <w:noProof/>
          <w:szCs w:val="24"/>
        </w:rPr>
        <w:t>, vol. 5, no. 3, pp. 169–182, Sep. 2000, doi: 10.1007/BF01409422.</w:t>
      </w:r>
    </w:p>
    <w:p w14:paraId="72EAEE2C"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0]</w:t>
      </w:r>
      <w:r w:rsidRPr="00987A57">
        <w:rPr>
          <w:noProof/>
          <w:szCs w:val="24"/>
        </w:rPr>
        <w:tab/>
        <w:t xml:space="preserve">W. Birkfellner, F. Watzinger, F. Wanschitz, R. Ewers, and H. Bergmann, “Calibration of tracking systems in a surgical environment,” </w:t>
      </w:r>
      <w:r w:rsidRPr="00987A57">
        <w:rPr>
          <w:i/>
          <w:iCs/>
          <w:noProof/>
          <w:szCs w:val="24"/>
        </w:rPr>
        <w:t>IEEE Trans. Med. Imaging</w:t>
      </w:r>
      <w:r w:rsidRPr="00987A57">
        <w:rPr>
          <w:noProof/>
          <w:szCs w:val="24"/>
        </w:rPr>
        <w:t>, vol. 17, no. 5, pp. 737–742, 1998, doi: 10.1109/42.736028.</w:t>
      </w:r>
    </w:p>
    <w:p w14:paraId="39C00845"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1]</w:t>
      </w:r>
      <w:r w:rsidRPr="00987A57">
        <w:rPr>
          <w:noProof/>
          <w:szCs w:val="24"/>
        </w:rPr>
        <w:tab/>
        <w:t xml:space="preserve">F. Attivissimo, A. D. Nisio, A. M. L. Lanzolla, and M. A. Ragolia, “Analysis of Position Estimation </w:t>
      </w:r>
      <w:r w:rsidRPr="00987A57">
        <w:rPr>
          <w:noProof/>
          <w:szCs w:val="24"/>
        </w:rPr>
        <w:lastRenderedPageBreak/>
        <w:t xml:space="preserve">Techniques in a Surgical EM Tracking System,” </w:t>
      </w:r>
      <w:r w:rsidRPr="00987A57">
        <w:rPr>
          <w:i/>
          <w:iCs/>
          <w:noProof/>
          <w:szCs w:val="24"/>
        </w:rPr>
        <w:t>IEEE Sens. J.</w:t>
      </w:r>
      <w:r w:rsidRPr="00987A57">
        <w:rPr>
          <w:noProof/>
          <w:szCs w:val="24"/>
        </w:rPr>
        <w:t>, vol. 21, no. 13, pp. 14389–14396, 2021, doi: 10.1109/JSEN.2020.3042647.</w:t>
      </w:r>
    </w:p>
    <w:p w14:paraId="170A0354"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2]</w:t>
      </w:r>
      <w:r w:rsidRPr="00987A57">
        <w:rPr>
          <w:noProof/>
          <w:szCs w:val="24"/>
        </w:rPr>
        <w:tab/>
        <w:t xml:space="preserve">P. Corke, </w:t>
      </w:r>
      <w:r w:rsidRPr="00987A57">
        <w:rPr>
          <w:i/>
          <w:iCs/>
          <w:noProof/>
          <w:szCs w:val="24"/>
        </w:rPr>
        <w:t>Robotics, Vision and Control</w:t>
      </w:r>
      <w:r w:rsidRPr="00987A57">
        <w:rPr>
          <w:noProof/>
          <w:szCs w:val="24"/>
        </w:rPr>
        <w:t>, 2nd ed., vol. 118. Cham: Springer International Publishing, 2017.</w:t>
      </w:r>
    </w:p>
    <w:p w14:paraId="762E7332"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3]</w:t>
      </w:r>
      <w:r w:rsidRPr="00987A57">
        <w:rPr>
          <w:noProof/>
          <w:szCs w:val="24"/>
        </w:rPr>
        <w:tab/>
        <w:t>W. Contributors, “Direct linear transformation.” https://en.wikipedia.org/wiki/Direct_linear_transformation.</w:t>
      </w:r>
    </w:p>
    <w:p w14:paraId="6F064284"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4]</w:t>
      </w:r>
      <w:r w:rsidRPr="00987A57">
        <w:rPr>
          <w:noProof/>
          <w:szCs w:val="24"/>
        </w:rPr>
        <w:tab/>
        <w:t xml:space="preserve">G. H. White, “Basics of estimating measurement uncertainty,” </w:t>
      </w:r>
      <w:r w:rsidRPr="00987A57">
        <w:rPr>
          <w:i/>
          <w:iCs/>
          <w:noProof/>
          <w:szCs w:val="24"/>
        </w:rPr>
        <w:t>Clin. Biochem. Rev.</w:t>
      </w:r>
      <w:r w:rsidRPr="00987A57">
        <w:rPr>
          <w:noProof/>
          <w:szCs w:val="24"/>
        </w:rPr>
        <w:t>, vol. 29 Suppl 1, no. Suppl 1, pp. S53–S60, Aug. 2008, [Online]. Available: https://pubmed.ncbi.nlm.nih.gov/18852859.</w:t>
      </w:r>
    </w:p>
    <w:p w14:paraId="5E32BDCF"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5]</w:t>
      </w:r>
      <w:r w:rsidRPr="00987A57">
        <w:rPr>
          <w:noProof/>
          <w:szCs w:val="24"/>
        </w:rPr>
        <w:tab/>
        <w:t xml:space="preserve">E. Paperno and A. Plotkin, “Cylindrical induction coil to accurately imitate the ideal magnetic dipole,” </w:t>
      </w:r>
      <w:r w:rsidRPr="00987A57">
        <w:rPr>
          <w:i/>
          <w:iCs/>
          <w:noProof/>
          <w:szCs w:val="24"/>
        </w:rPr>
        <w:t>Sensors Actuators, A Phys.</w:t>
      </w:r>
      <w:r w:rsidRPr="00987A57">
        <w:rPr>
          <w:noProof/>
          <w:szCs w:val="24"/>
        </w:rPr>
        <w:t>, vol. 112, no. 2–3, pp. 248–252, 2004, doi: 10.1016/j.sna.2004.01.004.</w:t>
      </w:r>
    </w:p>
    <w:p w14:paraId="5BA891C7" w14:textId="77777777" w:rsidR="00987A57" w:rsidRPr="00987A57" w:rsidRDefault="00987A57" w:rsidP="00987A57">
      <w:pPr>
        <w:widowControl w:val="0"/>
        <w:autoSpaceDE w:val="0"/>
        <w:autoSpaceDN w:val="0"/>
        <w:adjustRightInd w:val="0"/>
        <w:ind w:left="640" w:hanging="640"/>
        <w:rPr>
          <w:noProof/>
          <w:szCs w:val="24"/>
        </w:rPr>
      </w:pPr>
      <w:r w:rsidRPr="00987A57">
        <w:rPr>
          <w:noProof/>
          <w:szCs w:val="24"/>
        </w:rPr>
        <w:t>[26]</w:t>
      </w:r>
      <w:r w:rsidRPr="00987A57">
        <w:rPr>
          <w:noProof/>
          <w:szCs w:val="24"/>
        </w:rPr>
        <w:tab/>
        <w:t xml:space="preserve">T. Schroeder, “An accurate magnetic field solution for medical electromagnetic tracking coils at close range,” </w:t>
      </w:r>
      <w:r w:rsidRPr="00987A57">
        <w:rPr>
          <w:i/>
          <w:iCs/>
          <w:noProof/>
          <w:szCs w:val="24"/>
        </w:rPr>
        <w:t>J. Appl. Phys.</w:t>
      </w:r>
      <w:r w:rsidRPr="00987A57">
        <w:rPr>
          <w:noProof/>
          <w:szCs w:val="24"/>
        </w:rPr>
        <w:t>, vol. 117, no. 22, pp. 2–9, Jun. 2015, doi: 10.1063/1.4922667.</w:t>
      </w:r>
    </w:p>
    <w:p w14:paraId="6CED687D" w14:textId="77777777" w:rsidR="00987A57" w:rsidRPr="00987A57" w:rsidRDefault="00987A57" w:rsidP="00987A57">
      <w:pPr>
        <w:widowControl w:val="0"/>
        <w:autoSpaceDE w:val="0"/>
        <w:autoSpaceDN w:val="0"/>
        <w:adjustRightInd w:val="0"/>
        <w:ind w:left="640" w:hanging="640"/>
        <w:rPr>
          <w:noProof/>
        </w:rPr>
      </w:pPr>
      <w:r w:rsidRPr="00987A57">
        <w:rPr>
          <w:noProof/>
          <w:szCs w:val="24"/>
        </w:rPr>
        <w:t>[27]</w:t>
      </w:r>
      <w:r w:rsidRPr="00987A57">
        <w:rPr>
          <w:noProof/>
          <w:szCs w:val="24"/>
        </w:rPr>
        <w:tab/>
        <w:t xml:space="preserve">O. Talcoth and T. Rylander, “Optimization of sensor positions in magnetic tracking,” </w:t>
      </w:r>
      <w:r w:rsidRPr="00987A57">
        <w:rPr>
          <w:i/>
          <w:iCs/>
          <w:noProof/>
          <w:szCs w:val="24"/>
        </w:rPr>
        <w:t>Chalmers Univ. Technol. Tech. Rep.</w:t>
      </w:r>
      <w:r w:rsidRPr="00987A57">
        <w:rPr>
          <w:noProof/>
          <w:szCs w:val="24"/>
        </w:rPr>
        <w:t>, no. R015/2011, pp. 1–30, 2011, [Online]. Available: http://publications.lib.chalmers.se/records/fulltext/149466.pdf.</w:t>
      </w:r>
    </w:p>
    <w:p w14:paraId="171BE942" w14:textId="50B10DFB" w:rsidR="007B4603" w:rsidRPr="00CD684F" w:rsidRDefault="00801A99" w:rsidP="001B2686">
      <w:pPr>
        <w:pStyle w:val="FigureCaption"/>
        <w:rPr>
          <w:sz w:val="20"/>
          <w:szCs w:val="20"/>
        </w:rPr>
      </w:pPr>
      <w:r>
        <w:rPr>
          <w:sz w:val="20"/>
          <w:szCs w:val="20"/>
        </w:rPr>
        <w:fldChar w:fldCharType="end"/>
      </w:r>
    </w:p>
    <w:sectPr w:rsidR="007B4603" w:rsidRPr="00CD684F" w:rsidSect="004D5B7E">
      <w:headerReference w:type="default" r:id="rId3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3FFC1" w14:textId="77777777" w:rsidR="00CB5635" w:rsidRDefault="00CB5635">
      <w:r>
        <w:separator/>
      </w:r>
    </w:p>
  </w:endnote>
  <w:endnote w:type="continuationSeparator" w:id="0">
    <w:p w14:paraId="379AFFD7" w14:textId="77777777" w:rsidR="00CB5635" w:rsidRDefault="00CB5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328FD" w14:textId="77777777" w:rsidR="00CB5635" w:rsidRDefault="00CB5635"/>
  </w:footnote>
  <w:footnote w:type="continuationSeparator" w:id="0">
    <w:p w14:paraId="3FA52159" w14:textId="77777777" w:rsidR="00CB5635" w:rsidRDefault="00CB5635">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b14ad1a4622418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C5C"/>
    <w:rsid w:val="001F4CB3"/>
    <w:rsid w:val="001F56CF"/>
    <w:rsid w:val="00203288"/>
    <w:rsid w:val="00204478"/>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0B7"/>
    <w:rsid w:val="003C7129"/>
    <w:rsid w:val="003D05E3"/>
    <w:rsid w:val="003D1EBF"/>
    <w:rsid w:val="003D3791"/>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405AD"/>
    <w:rsid w:val="00641434"/>
    <w:rsid w:val="006417F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A477A"/>
    <w:rsid w:val="006A6759"/>
    <w:rsid w:val="006B1F1D"/>
    <w:rsid w:val="006B37C2"/>
    <w:rsid w:val="006B54C5"/>
    <w:rsid w:val="006B7198"/>
    <w:rsid w:val="006B780B"/>
    <w:rsid w:val="006B7F03"/>
    <w:rsid w:val="006C44D2"/>
    <w:rsid w:val="006C4BC9"/>
    <w:rsid w:val="006C53CC"/>
    <w:rsid w:val="006C7307"/>
    <w:rsid w:val="006D30E3"/>
    <w:rsid w:val="006D4A40"/>
    <w:rsid w:val="006D513E"/>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61015"/>
    <w:rsid w:val="007623EB"/>
    <w:rsid w:val="0076355A"/>
    <w:rsid w:val="007647B2"/>
    <w:rsid w:val="007707AB"/>
    <w:rsid w:val="00774932"/>
    <w:rsid w:val="00780668"/>
    <w:rsid w:val="00782F26"/>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5405"/>
    <w:rsid w:val="007F725E"/>
    <w:rsid w:val="007F7AA6"/>
    <w:rsid w:val="00800F38"/>
    <w:rsid w:val="00801A99"/>
    <w:rsid w:val="00802055"/>
    <w:rsid w:val="008028E9"/>
    <w:rsid w:val="00803ED2"/>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5BC"/>
    <w:rsid w:val="008A30C3"/>
    <w:rsid w:val="008A3C23"/>
    <w:rsid w:val="008A6E76"/>
    <w:rsid w:val="008B074E"/>
    <w:rsid w:val="008B23C2"/>
    <w:rsid w:val="008B5547"/>
    <w:rsid w:val="008B6134"/>
    <w:rsid w:val="008B702D"/>
    <w:rsid w:val="008C08E1"/>
    <w:rsid w:val="008C49CC"/>
    <w:rsid w:val="008C504B"/>
    <w:rsid w:val="008C606D"/>
    <w:rsid w:val="008C7336"/>
    <w:rsid w:val="008C75A9"/>
    <w:rsid w:val="008C77DC"/>
    <w:rsid w:val="008D236B"/>
    <w:rsid w:val="008D4E9B"/>
    <w:rsid w:val="008D69E9"/>
    <w:rsid w:val="008D73C0"/>
    <w:rsid w:val="008E0645"/>
    <w:rsid w:val="008E3074"/>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629B"/>
    <w:rsid w:val="00BF655C"/>
    <w:rsid w:val="00C014CC"/>
    <w:rsid w:val="00C0382A"/>
    <w:rsid w:val="00C04A43"/>
    <w:rsid w:val="00C075EF"/>
    <w:rsid w:val="00C11E83"/>
    <w:rsid w:val="00C1628C"/>
    <w:rsid w:val="00C16780"/>
    <w:rsid w:val="00C21640"/>
    <w:rsid w:val="00C2317B"/>
    <w:rsid w:val="00C23353"/>
    <w:rsid w:val="00C2378A"/>
    <w:rsid w:val="00C246B5"/>
    <w:rsid w:val="00C26E13"/>
    <w:rsid w:val="00C27D62"/>
    <w:rsid w:val="00C27E53"/>
    <w:rsid w:val="00C30245"/>
    <w:rsid w:val="00C31C89"/>
    <w:rsid w:val="00C32B67"/>
    <w:rsid w:val="00C34A85"/>
    <w:rsid w:val="00C36B0A"/>
    <w:rsid w:val="00C378A1"/>
    <w:rsid w:val="00C37E06"/>
    <w:rsid w:val="00C44F75"/>
    <w:rsid w:val="00C457FD"/>
    <w:rsid w:val="00C5605F"/>
    <w:rsid w:val="00C60B28"/>
    <w:rsid w:val="00C6122C"/>
    <w:rsid w:val="00C621D6"/>
    <w:rsid w:val="00C6638D"/>
    <w:rsid w:val="00C7021C"/>
    <w:rsid w:val="00C72F7B"/>
    <w:rsid w:val="00C75907"/>
    <w:rsid w:val="00C760F1"/>
    <w:rsid w:val="00C7616D"/>
    <w:rsid w:val="00C76ED9"/>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502A0"/>
    <w:rsid w:val="00D504DC"/>
    <w:rsid w:val="00D53FA3"/>
    <w:rsid w:val="00D5536F"/>
    <w:rsid w:val="00D55789"/>
    <w:rsid w:val="00D56935"/>
    <w:rsid w:val="00D6022C"/>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sv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10" Type="http://schemas.openxmlformats.org/officeDocument/2006/relationships/image" Target="media/image3.jpg"/><Relationship Id="rId19" Type="http://schemas.openxmlformats.org/officeDocument/2006/relationships/image" Target="media/image12.sv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9</TotalTime>
  <Pages>12</Pages>
  <Words>24937</Words>
  <Characters>142144</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674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4</cp:revision>
  <cp:lastPrinted>2021-12-22T23:01:00Z</cp:lastPrinted>
  <dcterms:created xsi:type="dcterms:W3CDTF">2021-12-22T22:39:00Z</dcterms:created>
  <dcterms:modified xsi:type="dcterms:W3CDTF">2021-12-2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